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23C332" w14:textId="7F3FE761" w:rsidR="00FC4DC1" w:rsidRDefault="00EB6E76" w:rsidP="00B22AC1">
      <w:pPr>
        <w:tabs>
          <w:tab w:val="left" w:pos="4575"/>
        </w:tabs>
        <w:spacing w:after="0" w:line="240" w:lineRule="auto"/>
        <w:ind w:left="0" w:firstLine="0"/>
        <w:jc w:val="left"/>
        <w:rPr>
          <w:b/>
          <w:szCs w:val="24"/>
        </w:rPr>
      </w:pPr>
      <w:bookmarkStart w:id="0" w:name="_GoBack"/>
      <w:bookmarkEnd w:id="0"/>
      <w:r>
        <w:rPr>
          <w:b/>
          <w:szCs w:val="24"/>
        </w:rPr>
        <w:t xml:space="preserve">Word Count: </w:t>
      </w:r>
      <w:r w:rsidR="00EC2B97">
        <w:rPr>
          <w:b/>
          <w:szCs w:val="24"/>
        </w:rPr>
        <w:t>12</w:t>
      </w:r>
      <w:r w:rsidR="009C5168">
        <w:rPr>
          <w:b/>
          <w:szCs w:val="24"/>
        </w:rPr>
        <w:t>957</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1"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1"/>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5C91F84B" w:rsidR="00425004" w:rsidRDefault="00B720B2" w:rsidP="00E44513">
      <w:pPr>
        <w:spacing w:after="0" w:line="480" w:lineRule="auto"/>
        <w:ind w:left="0" w:firstLine="0"/>
        <w:rPr>
          <w:szCs w:val="24"/>
        </w:rPr>
      </w:pPr>
      <w:bookmarkStart w:id="2" w:name="_Hlk150798597"/>
      <w:r w:rsidRPr="00965A73">
        <w:rPr>
          <w:b/>
          <w:szCs w:val="24"/>
        </w:rPr>
        <w:lastRenderedPageBreak/>
        <w:t>ABSTRACT (</w:t>
      </w:r>
      <w:r w:rsidR="004D5A28" w:rsidRPr="00965A73">
        <w:rPr>
          <w:b/>
          <w:szCs w:val="24"/>
        </w:rPr>
        <w:t>2</w:t>
      </w:r>
      <w:r w:rsidR="00907C52">
        <w:rPr>
          <w:b/>
          <w:szCs w:val="24"/>
        </w:rPr>
        <w:t>5</w:t>
      </w:r>
      <w:r w:rsidR="00987A8A">
        <w:rPr>
          <w:b/>
          <w:szCs w:val="24"/>
        </w:rPr>
        <w:t>0</w:t>
      </w:r>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3" w:name="_Hlk162263251"/>
      <w:bookmarkStart w:id="4"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r w:rsidR="00FF4743">
        <w:rPr>
          <w:szCs w:val="24"/>
        </w:rPr>
        <w:t>emotionally</w:t>
      </w:r>
      <w:r w:rsidR="00CC03D6">
        <w:rPr>
          <w:szCs w:val="24"/>
        </w:rPr>
        <w:t>-</w:t>
      </w:r>
      <w:r w:rsidR="00FF4743">
        <w:rPr>
          <w:szCs w:val="24"/>
        </w:rPr>
        <w:t xml:space="preserve">regulated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y fittedness while planning and executing</w:t>
      </w:r>
      <w:r w:rsidR="009C5168">
        <w:rPr>
          <w:szCs w:val="24"/>
        </w:rPr>
        <w:t xml:space="preserve"> self-regulation</w:t>
      </w:r>
      <w:r w:rsidR="00B40846">
        <w:rPr>
          <w:szCs w:val="24"/>
        </w:rPr>
        <w:t>,</w:t>
      </w:r>
      <w:r w:rsidR="00965A73">
        <w:rPr>
          <w:szCs w:val="24"/>
        </w:rPr>
        <w:t xml:space="preserve"> especially in dynamic, complex settings</w:t>
      </w:r>
      <w:r w:rsidR="00C52CA8">
        <w:rPr>
          <w:szCs w:val="24"/>
        </w:rPr>
        <w:t>.</w:t>
      </w:r>
      <w:bookmarkEnd w:id="3"/>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04D4D4DC"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szCs w:val="24"/>
        </w:rPr>
      </w:pPr>
    </w:p>
    <w:p w14:paraId="0BD8E11B" w14:textId="66EF2B7D"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We aimed to generalize our findings to the downregulation of negative emotions by non-clinical US populations in dynamic,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4"/>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5" w:name="_Hlk119972138"/>
      <w:r w:rsidRPr="008C7178">
        <w:rPr>
          <w:b/>
          <w:szCs w:val="24"/>
        </w:rPr>
        <w:lastRenderedPageBreak/>
        <w:t>INTRODUCTION</w:t>
      </w:r>
    </w:p>
    <w:p w14:paraId="7666883A" w14:textId="3F9FB41B"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6"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6"/>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376EE0">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716,"uris":["http://zotero.org/users/6239255/items/GQWZ8MKU"],"itemData":{"id":1716,"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479,"uris":["http://zotero.org/users/6239255/items/KHGYQVNC"],"itemData":{"id":1479,"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480,"uris":["http://zotero.org/users/6239255/items/9QK92ZV8"],"itemData":{"id":1480,"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481,"uris":["http://zotero.org/users/6239255/items/95XTMDFD"],"itemData":{"id":148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029044FB"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CC03D6">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376EE0">
        <w:rPr>
          <w:szCs w:val="24"/>
        </w:rPr>
        <w:instrText xml:space="preserve"> ADDIN ZOTERO_ITEM CSL_CITATION {"citationID":"ZUJ0dA9I","properties":{"formattedCitation":"(Gross, 1998)","plainCitation":"(Gross, 1998)","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376EE0">
        <w:rPr>
          <w:szCs w:val="24"/>
        </w:rPr>
        <w:instrText xml:space="preserve"> ADDIN ZOTERO_ITEM CSL_CITATION {"citationID":"Wlbib8OQ","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BC7F6A">
        <w:rPr>
          <w:szCs w:val="24"/>
        </w:rPr>
        <w:instrText xml:space="preserve"> ADDIN ZOTERO_ITEM CSL_CITATION {"citationID":"Y2OSeMn3","properties":{"formattedCitation":"(Opitz et al., 2015; Sheppes et al., 2011)","plainCitation":"(Opitz et al., 2015; Sheppes et al., 2011)","noteIndex":0},"citationItems":[{"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376EE0">
        <w:rPr>
          <w:szCs w:val="24"/>
        </w:rPr>
        <w:instrText xml:space="preserve"> ADDIN ZOTERO_ITEM CSL_CITATION {"citationID":"gE1uPFtu","properties":{"formattedCitation":"(Sheppes &amp; Gross, 2011)","plainCitation":"(Sheppes &amp; Gross, 2011)","noteIndex":0},"citationItems":[{"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2A98EF56" w14:textId="6E754D4C"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376EE0">
        <w:rPr>
          <w:szCs w:val="24"/>
        </w:rPr>
        <w:instrText xml:space="preserve"> ADDIN ZOTERO_ITEM CSL_CITATION {"citationID":"dETfvAKC","properties":{"formattedCitation":"(Opitz et al., 2012)","plainCitation":"(Opitz et al., 2012)","noteIndex":0},"citationItems":[{"id":1730,"uris":["http://zotero.org/users/6239255/items/RRLZT8N3"],"itemData":{"id":1730,"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BC7F6A">
        <w:rPr>
          <w:szCs w:val="24"/>
        </w:rPr>
        <w:instrText xml:space="preserve"> ADDIN ZOTERO_ITEM CSL_CITATION {"citationID":"PGu2L080","properties":{"formattedCitation":"(Ford &amp; Troy, 2019)","plainCitation":"(Ford &amp; Troy, 2019)","noteIndex":0},"citationItems":[{"id":5259,"uris":["http://zotero.org/users/6239255/items/TRXB6KAS"],"itemData":{"id":5259,"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6D5AB203" w:rsidR="004E6FCA" w:rsidRDefault="004E6FCA" w:rsidP="00A10284">
      <w:pPr>
        <w:spacing w:after="0" w:line="480" w:lineRule="auto"/>
        <w:ind w:left="0" w:firstLine="720"/>
        <w:rPr>
          <w:szCs w:val="24"/>
        </w:rPr>
      </w:pPr>
      <w:bookmarkStart w:id="7"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BC7F6A">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2936,"uris":["http://zotero.org/users/6239255/items/SLKVPTFH"],"itemData":{"id":2936,"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2253,"uris":["http://zotero.org/users/6239255/items/62J7VKN8"],"itemData":{"id":2253,"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3F66A7" w:rsidRPr="003F66A7">
        <w:t>(Hay et al., 2015; Orejuela-Dávila et al., 2019; Sheppes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376EE0">
        <w:rPr>
          <w:szCs w:val="24"/>
        </w:rPr>
        <w:instrText xml:space="preserve"> ADDIN ZOTERO_ITEM CSL_CITATION {"citationID":"r4cuLwpM","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C178FD">
        <w:rPr>
          <w:szCs w:val="24"/>
        </w:rPr>
        <w:fldChar w:fldCharType="separate"/>
      </w:r>
      <w:r w:rsidR="003F66A7" w:rsidRPr="003F66A7">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376EE0">
        <w:rPr>
          <w:szCs w:val="24"/>
        </w:rPr>
        <w:instrText xml:space="preserve"> ADDIN ZOTERO_ITEM CSL_CITATION {"citationID":"0A5MXNlU","properties":{"formattedCitation":"(Sheppes et al., 2014; Sheppes &amp; Gross, 2011)","plainCitation":"(Sheppes et al., 2014; Sheppes &amp; Gross, 2011)","noteIndex":0},"citationItems":[{"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3F66A7" w:rsidRPr="003F66A7">
        <w:t>(Sheppes et al., 2014; Sheppes &amp; Gross, 2011)</w:t>
      </w:r>
      <w:r w:rsidR="003F66A7">
        <w:rPr>
          <w:szCs w:val="24"/>
        </w:rPr>
        <w:fldChar w:fldCharType="end"/>
      </w:r>
      <w:r w:rsidR="003F66A7">
        <w:rPr>
          <w:szCs w:val="24"/>
        </w:rPr>
        <w:t xml:space="preserve"> and requires fewer cognitive resources </w:t>
      </w:r>
      <w:r w:rsidR="003F66A7">
        <w:rPr>
          <w:szCs w:val="24"/>
        </w:rPr>
        <w:fldChar w:fldCharType="begin"/>
      </w:r>
      <w:r w:rsidR="00376EE0">
        <w:rPr>
          <w:szCs w:val="24"/>
        </w:rPr>
        <w:instrText xml:space="preserve"> ADDIN ZOTERO_ITEM CSL_CITATION {"citationID":"xAFmZn8V","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E63707" w:rsidRPr="00E63707">
        <w:t>(Dorman Ilan et al., 2019)</w:t>
      </w:r>
      <w:r w:rsidR="003F66A7">
        <w:rPr>
          <w:szCs w:val="24"/>
        </w:rPr>
        <w:fldChar w:fldCharType="end"/>
      </w:r>
      <w:r w:rsidR="007B47B5">
        <w:rPr>
          <w:szCs w:val="24"/>
        </w:rPr>
        <w:t xml:space="preserve">. </w:t>
      </w:r>
      <w:bookmarkEnd w:id="7"/>
      <w:r w:rsidRPr="004E6FCA">
        <w:rPr>
          <w:szCs w:val="24"/>
        </w:rPr>
        <w:t xml:space="preserve">This effect has been thoroughly replicated in lab studies and ecological momentary assessment (EMA) studies </w:t>
      </w:r>
      <w:r w:rsidR="00C178FD">
        <w:rPr>
          <w:szCs w:val="24"/>
        </w:rPr>
        <w:fldChar w:fldCharType="begin"/>
      </w:r>
      <w:r w:rsidR="00BC7F6A">
        <w:rPr>
          <w:szCs w:val="24"/>
        </w:rPr>
        <w:instrText xml:space="preserve"> ADDIN ZOTERO_ITEM CSL_CITATION {"citationID":"RN2tLlQ1","properties":{"formattedCitation":"(Colombo et al., 2020; Heiy &amp; Cheavens, 2014)","plainCitation":"(Colombo et al., 2020; Heiy &amp; Cheavens, 2014)","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E63707" w:rsidRPr="00E63707">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0D4176">
        <w:rPr>
          <w:szCs w:val="24"/>
        </w:rPr>
        <w:instrText xml:space="preserve"> ADDIN ZOTERO_ITEM CSL_CITATION {"citationID":"w2QJnDzm","properties":{"formattedCitation":"(Sheppes, 2020)","plainCitation":"(Sheppes, 2020)","noteIndex":0},"citationItems":[{"id":2076,"uris":["http://zotero.org/users/6239255/items/2EI32EWJ"],"itemData":{"id":2076,"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CA36BB">
        <w:rPr>
          <w:szCs w:val="24"/>
        </w:rPr>
        <w:t xml:space="preserve">those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7820D6E0"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differ from the everyday experience of ER in a few key ways</w:t>
      </w:r>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376EE0">
        <w:rPr>
          <w:szCs w:val="24"/>
        </w:rPr>
        <w:instrText xml:space="preserve"> ADDIN ZOTERO_ITEM CSL_CITATION {"citationID":"QMpl7LYF","properties":{"formattedCitation":"(Sheppes et al., 2011, 2014)","plainCitation":"(Sheppes et al., 2011, 2014)","dontUpdate":true,"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BC7F6A">
        <w:rPr>
          <w:szCs w:val="24"/>
        </w:rPr>
        <w:instrText xml:space="preserve"> ADDIN ZOTERO_ITEM CSL_CITATION {"citationID":"Ge8ELAFq","properties":{"formattedCitation":"(Carver &amp; Scheier, 1981)","plainCitation":"(Carver &amp; Scheier, 1981)","noteIndex":0},"citationItems":[{"id":2909,"uris":["http://zotero.org/users/6239255/items/QS59YXFJ"],"itemData":{"id":2909,"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r w:rsidR="00654CBF">
        <w:rPr>
          <w:szCs w:val="24"/>
        </w:rPr>
        <w:lastRenderedPageBreak/>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7AD37E05" w14:textId="59C53DBC" w:rsidR="00CC49B2"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BC7F6A">
        <w:rPr>
          <w:szCs w:val="24"/>
        </w:rPr>
        <w:instrText xml:space="preserve"> ADDIN ZOTERO_ITEM CSL_CITATION {"citationID":"y18axFSl","properties":{"formattedCitation":"(Bradley &amp; Lang, 2007)","plainCitation":"(Bradley &amp; Lang, 2007)","noteIndex":0},"citationItems":[{"id":2908,"uris":["http://zotero.org/users/6239255/items/I48896PB"],"itemData":{"id":2908,"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6D4590" w:rsidRPr="006D4590">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376EE0">
        <w:rPr>
          <w:szCs w:val="24"/>
        </w:rPr>
        <w:instrText xml:space="preserve"> ADDIN ZOTERO_ITEM CSL_CITATION {"citationID":"GFfMoW55","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A97406" w:rsidRPr="00A97406">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376EE0">
        <w:rPr>
          <w:szCs w:val="24"/>
        </w:rPr>
        <w:instrText xml:space="preserve"> ADDIN ZOTERO_ITEM CSL_CITATION {"citationID":"UNFzQnSt","properties":{"formattedCitation":"(Watson et al., 1988; Weiss et al., 2021)","plainCitation":"(Watson et al., 1988; Weiss et al., 2021)","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725,"uris":["http://zotero.org/users/6239255/items/TLKJQVQT"],"itemData":{"id":72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A97406" w:rsidRPr="00A97406">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 xml:space="preserve">but </w:t>
      </w:r>
      <w:r w:rsidR="006D4590" w:rsidRPr="006D4590">
        <w:rPr>
          <w:szCs w:val="24"/>
        </w:rPr>
        <w:t xml:space="preserve">might not accurately reflect the </w:t>
      </w:r>
      <w:r w:rsidR="006D4590">
        <w:rPr>
          <w:szCs w:val="24"/>
        </w:rPr>
        <w:t>multidimensionality of</w:t>
      </w:r>
      <w:r w:rsidR="006D4590" w:rsidRPr="006D4590">
        <w:rPr>
          <w:szCs w:val="24"/>
        </w:rPr>
        <w:t xml:space="preserve"> emotional experience. </w:t>
      </w:r>
      <w:r w:rsidR="00EF55CB" w:rsidRPr="00EF55CB">
        <w:rPr>
          <w:szCs w:val="24"/>
        </w:rPr>
        <w:t>Contemporary constructivist theories posit that emotions are not fixed reactions but are instead shaped dynamically by cognitive and social processe</w:t>
      </w:r>
      <w:r w:rsidR="00EF55CB">
        <w:rPr>
          <w:szCs w:val="24"/>
        </w:rPr>
        <w:t xml:space="preserve">s, </w:t>
      </w:r>
      <w:r w:rsidR="00EF55CB" w:rsidRPr="00EF55CB">
        <w:rPr>
          <w:szCs w:val="24"/>
        </w:rPr>
        <w:t>encompass</w:t>
      </w:r>
      <w:r w:rsidR="00EF55CB">
        <w:rPr>
          <w:szCs w:val="24"/>
        </w:rPr>
        <w:t>ing</w:t>
      </w:r>
      <w:r w:rsidR="00EF55CB" w:rsidRPr="00EF55CB">
        <w:rPr>
          <w:szCs w:val="24"/>
        </w:rPr>
        <w:t xml:space="preserve"> one</w:t>
      </w:r>
      <w:r w:rsidR="00EF55CB">
        <w:rPr>
          <w:szCs w:val="24"/>
        </w:rPr>
        <w:t>’</w:t>
      </w:r>
      <w:r w:rsidR="00EF55CB" w:rsidRPr="00EF55CB">
        <w:rPr>
          <w:szCs w:val="24"/>
        </w:rPr>
        <w:t>s personal interpretations, beliefs, and social interactions</w:t>
      </w:r>
      <w:r w:rsidR="00EF55CB">
        <w:rPr>
          <w:szCs w:val="24"/>
        </w:rPr>
        <w:t xml:space="preserve"> </w:t>
      </w:r>
      <w:r w:rsidR="00EF55CB">
        <w:rPr>
          <w:szCs w:val="24"/>
        </w:rPr>
        <w:fldChar w:fldCharType="begin"/>
      </w:r>
      <w:r w:rsidR="00376EE0">
        <w:rPr>
          <w:szCs w:val="24"/>
        </w:rPr>
        <w:instrText xml:space="preserve"> ADDIN ZOTERO_ITEM CSL_CITATION {"citationID":"4YVGyocs","properties":{"formattedCitation":"(Lindquist et al., 2012)","plainCitation":"(Lindquist et al., 2012)","noteIndex":0},"citationItems":[{"id":924,"uris":["http://zotero.org/users/6239255/items/5UHANVN6"],"itemData":{"id":9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r w:rsidR="00EF55CB"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376EE0">
        <w:rPr>
          <w:szCs w:val="24"/>
        </w:rPr>
        <w:instrText xml:space="preserve"> ADDIN ZOTERO_ITEM CSL_CITATION {"citationID":"fB759Csd","properties":{"formattedCitation":"(Lee et al., 2021)","plainCitation":"(Lee et al., 2021)","noteIndex":0},"citationItems":[{"id":8,"uris":["http://zotero.org/users/6239255/items/4W8KVN9L"],"itemData":{"id":8,"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753C04" w:rsidRPr="00753C04">
        <w:t>(Lee et al., 2021)</w:t>
      </w:r>
      <w:r w:rsidR="00753C04">
        <w:rPr>
          <w:szCs w:val="24"/>
        </w:rPr>
        <w:fldChar w:fldCharType="end"/>
      </w:r>
      <w:r w:rsidR="00753C04">
        <w:rPr>
          <w:szCs w:val="24"/>
        </w:rPr>
        <w:t xml:space="preserve">. </w:t>
      </w:r>
      <w:r w:rsidR="0029016E">
        <w:rPr>
          <w:szCs w:val="24"/>
        </w:rPr>
        <w:t xml:space="preserve">Free-response capture, more than discretely categorized self-reports or unipolar scales, may require fewer a priori assumptions from researchers about a participant’s emotional experience, thus reducing unintended researcher influence </w:t>
      </w:r>
      <w:r w:rsidR="0029016E">
        <w:rPr>
          <w:szCs w:val="24"/>
        </w:rPr>
        <w:fldChar w:fldCharType="begin"/>
      </w:r>
      <w:r w:rsidR="00BC7F6A">
        <w:rPr>
          <w:szCs w:val="24"/>
        </w:rPr>
        <w:instrText xml:space="preserve"> ADDIN ZOTERO_ITEM CSL_CITATION {"citationID":"yaMhrKki","properties":{"formattedCitation":"(Gendron et al., 2012; Lindquist et al., 2006)","plainCitation":"(Gendron et al., 2012; Lindquist et al., 2006)","noteIndex":0},"citationItems":[{"id":2906,"uris":["http://zotero.org/users/6239255/items/K37HISUA"],"itemData":{"id":2906,"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2907,"uris":["http://zotero.org/users/6239255/items/WSLUHFIR"],"itemData":{"id":290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29016E" w:rsidRPr="00AD2081">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29016E">
        <w:rPr>
          <w:szCs w:val="24"/>
        </w:rPr>
        <w:instrText xml:space="preserve"> ADDIN ZOTERO_ITEM CSL_CITATION {"citationID":"uLofgFxQ","properties":{"formattedCitation":"(Miller et al., 2019)","plainCitation":"(Miller et al., 2019)","noteIndex":0},"citationItems":[{"id":7,"uris":["http://zotero.org/users/6239255/items/QN8569FK"],"itemData":{"id":7,"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29016E" w:rsidRPr="00753C04">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BC7F6A">
        <w:rPr>
          <w:szCs w:val="24"/>
        </w:rPr>
        <w:instrText xml:space="preserve"> ADDIN ZOTERO_ITEM CSL_CITATION {"citationID":"TGs4nlVU","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C6526E" w:rsidRPr="002C591D">
        <w:t>(Mohammad, 2018)</w:t>
      </w:r>
      <w:r w:rsidR="00C6526E">
        <w:rPr>
          <w:szCs w:val="24"/>
        </w:rPr>
        <w:fldChar w:fldCharType="end"/>
      </w:r>
      <w:r w:rsidR="00C6526E">
        <w:rPr>
          <w:szCs w:val="24"/>
        </w:rPr>
        <w:t xml:space="preserve"> without sacrificing accuracy </w:t>
      </w:r>
      <w:r w:rsidR="00C6526E">
        <w:rPr>
          <w:szCs w:val="24"/>
        </w:rPr>
        <w:fldChar w:fldCharType="begin"/>
      </w:r>
      <w:r w:rsidR="00BC7F6A">
        <w:rPr>
          <w:szCs w:val="24"/>
        </w:rPr>
        <w:instrText xml:space="preserve"> ADDIN ZOTERO_ITEM CSL_CITATION {"citationID":"34OgUdmm","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C6526E" w:rsidRPr="004649E5">
        <w:t>(Diamond et al., 2020)</w:t>
      </w:r>
      <w:r w:rsidR="00C6526E">
        <w:rPr>
          <w:szCs w:val="24"/>
        </w:rPr>
        <w:fldChar w:fldCharType="end"/>
      </w:r>
      <w:r w:rsidR="00C6526E">
        <w:rPr>
          <w:szCs w:val="24"/>
        </w:rPr>
        <w:t xml:space="preserve"> or quantifiability. </w:t>
      </w:r>
    </w:p>
    <w:p w14:paraId="0262DBB1" w14:textId="7EDE4A1B" w:rsidR="007538C8" w:rsidRDefault="00CC49B2" w:rsidP="00CC49B2">
      <w:pPr>
        <w:spacing w:after="0" w:line="480" w:lineRule="auto"/>
        <w:ind w:left="0" w:firstLine="720"/>
        <w:rPr>
          <w:szCs w:val="24"/>
        </w:rPr>
      </w:pPr>
      <w:r>
        <w:rPr>
          <w:szCs w:val="24"/>
        </w:rPr>
        <w:lastRenderedPageBreak/>
        <w:t>EMA</w:t>
      </w:r>
      <w:r w:rsidRPr="004E6FCA">
        <w:rPr>
          <w:szCs w:val="24"/>
        </w:rPr>
        <w:t xml:space="preserve"> studies</w:t>
      </w:r>
      <w:r>
        <w:rPr>
          <w:szCs w:val="24"/>
        </w:rPr>
        <w:t xml:space="preserve"> </w:t>
      </w:r>
      <w:r w:rsidR="00EC2B97">
        <w:rPr>
          <w:szCs w:val="24"/>
        </w:rPr>
        <w:t>–</w:t>
      </w:r>
      <w:r>
        <w:rPr>
          <w:szCs w:val="24"/>
        </w:rPr>
        <w:t xml:space="preserve"> another common means of studying </w:t>
      </w:r>
      <w:r w:rsidR="006021D3">
        <w:rPr>
          <w:szCs w:val="24"/>
        </w:rPr>
        <w:t>ER</w:t>
      </w:r>
      <w:r w:rsidR="00396CB3">
        <w:rPr>
          <w:szCs w:val="24"/>
        </w:rPr>
        <w:t xml:space="preserve"> –</w:t>
      </w:r>
      <w:r>
        <w:rPr>
          <w:szCs w:val="24"/>
        </w:rPr>
        <w:t xml:space="preserve"> </w:t>
      </w:r>
      <w:r w:rsidR="00396CB3">
        <w:rPr>
          <w:szCs w:val="24"/>
        </w:rPr>
        <w:t xml:space="preserve">do more directly assess the external validity of </w:t>
      </w:r>
      <w:r w:rsidR="006021D3">
        <w:rPr>
          <w:szCs w:val="24"/>
        </w:rPr>
        <w:t>ER</w:t>
      </w:r>
      <w:r w:rsidR="00396CB3">
        <w:rPr>
          <w:szCs w:val="24"/>
        </w:rPr>
        <w:t xml:space="preserve"> strategy choice relationships by </w:t>
      </w:r>
      <w:r w:rsidRPr="004E6FCA">
        <w:rPr>
          <w:szCs w:val="24"/>
        </w:rPr>
        <w:t>captu</w:t>
      </w:r>
      <w:r w:rsidR="00396CB3">
        <w:rPr>
          <w:szCs w:val="24"/>
        </w:rPr>
        <w:t>ring</w:t>
      </w:r>
      <w:r w:rsidRPr="004E6FCA">
        <w:rPr>
          <w:szCs w:val="24"/>
        </w:rPr>
        <w:t xml:space="preserve"> </w:t>
      </w:r>
      <w:r>
        <w:rPr>
          <w:szCs w:val="24"/>
        </w:rPr>
        <w:t xml:space="preserve">emotionally evocative </w:t>
      </w:r>
      <w:r w:rsidRPr="004E6FCA">
        <w:rPr>
          <w:szCs w:val="24"/>
        </w:rPr>
        <w:t xml:space="preserve">events within the </w:t>
      </w:r>
      <w:r w:rsidR="007538C8">
        <w:rPr>
          <w:szCs w:val="24"/>
        </w:rPr>
        <w:t>everyday lives</w:t>
      </w:r>
      <w:r w:rsidRPr="004E6FCA">
        <w:rPr>
          <w:szCs w:val="24"/>
        </w:rPr>
        <w:t xml:space="preserve"> of trained research participants (e.g.,</w:t>
      </w:r>
      <w:r>
        <w:rPr>
          <w:szCs w:val="24"/>
        </w:rPr>
        <w:t xml:space="preserve"> </w:t>
      </w:r>
      <w:r>
        <w:rPr>
          <w:szCs w:val="24"/>
        </w:rPr>
        <w:fldChar w:fldCharType="begin"/>
      </w:r>
      <w:r w:rsidR="00BC7F6A">
        <w:rPr>
          <w:szCs w:val="24"/>
        </w:rPr>
        <w:instrText xml:space="preserve"> ADDIN ZOTERO_ITEM CSL_CITATION {"citationID":"sXKq1bQk","properties":{"formattedCitation":"(Haines et al., 2016; Heiy &amp; Cheavens, 2014)","plainCitation":"(Haines et al., 2016; Heiy &amp; Cheavens, 2014)","dontUpdate":true,"noteIndex":0},"citationItems":[{"id":2918,"uris":["http://zotero.org/users/6239255/items/K8FTP7V9"],"itemData":{"id":2918,"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00E63707" w:rsidRPr="00E63707">
        <w:t>Haines et al., 2016; Heiy &amp; Cheavens, 2014)</w:t>
      </w:r>
      <w:r>
        <w:rPr>
          <w:szCs w:val="24"/>
        </w:rPr>
        <w:fldChar w:fldCharType="end"/>
      </w:r>
      <w:r w:rsidRPr="004E6FCA">
        <w:rPr>
          <w:szCs w:val="24"/>
        </w:rPr>
        <w:t xml:space="preserve">. However, most people are not trained to consider their </w:t>
      </w:r>
      <w:r w:rsidR="006021D3">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sidR="00376EE0">
        <w:rPr>
          <w:szCs w:val="24"/>
        </w:rPr>
        <w:instrText xml:space="preserve"> ADDIN ZOTERO_ITEM CSL_CITATION {"citationID":"ZWU8ymyw","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Pr="00C178FD">
        <w:t>(Friedman &amp; Gustavson, 2022)</w:t>
      </w:r>
      <w:r>
        <w:rPr>
          <w:szCs w:val="24"/>
        </w:rPr>
        <w:fldChar w:fldCharType="end"/>
      </w:r>
      <w:r w:rsidRPr="004E6FCA">
        <w:rPr>
          <w:szCs w:val="24"/>
        </w:rPr>
        <w:t>.</w:t>
      </w:r>
      <w:r>
        <w:rPr>
          <w:szCs w:val="24"/>
        </w:rPr>
        <w:t xml:space="preserve"> As such, training participants may introduce important but often underappreciated deviations in regulatory behaviors from how untrained counterparts might respond in the same situation. </w:t>
      </w:r>
    </w:p>
    <w:p w14:paraId="50EC6F2F" w14:textId="1056BA0D"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BC7F6A">
        <w:rPr>
          <w:szCs w:val="24"/>
        </w:rPr>
        <w:instrText xml:space="preserve"> ADDIN ZOTERO_ITEM CSL_CITATION {"citationID":"whtZUq01","properties":{"formattedCitation":"(Heiy &amp; Cheavens, 2014; Opitz et al., 2015)","plainCitation":"(Heiy &amp; Cheavens, 2014; Opitz et al., 2015)","dontUpdate":true,"noteIndex":0},"citationItems":[{"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BC7F6A">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710,"uris":["http://zotero.org/users/6239255/items/R2UI7CUE"],"itemData":{"id":1710,"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5258,"uris":["http://zotero.org/users/6239255/items/NELG327Q"],"itemData":{"id":5258,"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136,"uris":["http://zotero.org/users/6239255/items/52PC4KHK"],"itemData":{"id":2136,"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Pr="004F3F92">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BC7F6A">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2732,"uris":["http://zotero.org/users/6239255/items/BVARTXSH"],"itemData":{"id":2732,"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2509,"uris":["http://zotero.org/users/6239255/items/BMYLI2FZ"],"itemData":{"id":2509,"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Pr="00642A4D">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sidR="00376EE0">
        <w:rPr>
          <w:szCs w:val="24"/>
        </w:rPr>
        <w:instrText xml:space="preserve"> ADDIN ZOTERO_ITEM CSL_CITATION {"citationID":"vyvolPgF","properties":{"formattedCitation":"(Draheim et al., 2022)","plainCitation":"(Draheim et al., 2022)","noteIndex":0},"citationItems":[{"id":1933,"uris":["http://zotero.org/users/6239255/items/R5A276HG"],"itemData":{"id":1933,"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Pr="00642A4D">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sidR="00BC7F6A">
        <w:rPr>
          <w:szCs w:val="24"/>
        </w:rPr>
        <w:instrText xml:space="preserve"> ADDIN ZOTERO_ITEM CSL_CITATION {"citationID":"vOX0wxHd","properties":{"formattedCitation":"(Christou-Champi et al., 2015; Koole et al., 2015; Norem, 2008)","plainCitation":"(Christou-Champi et al., 2015; Koole et al., 2015; Norem, 2008)","noteIndex":0},"citationItems":[{"id":1546,"uris":["http://zotero.org/users/6239255/items/ULN3WPGZ"],"itemData":{"id":1546,"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2795,"uris":["http://zotero.org/users/6239255/items/DLSTWMJV"],"itemData":{"id":2795,"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2625,"uris":["http://zotero.org/users/6239255/items/3BZE6XJ7"],"itemData":{"id":2625,"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Pr="00642A4D">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w:t>
      </w:r>
      <w:r w:rsidR="00FD702A">
        <w:rPr>
          <w:szCs w:val="24"/>
        </w:rPr>
        <w:lastRenderedPageBreak/>
        <w:t>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BC7F6A">
        <w:rPr>
          <w:szCs w:val="24"/>
        </w:rPr>
        <w:instrText xml:space="preserve"> ADDIN ZOTERO_ITEM CSL_CITATION {"citationID":"oEFo7b3F","properties":{"formattedCitation":"(Hannan &amp; Orcutt, 2020)","plainCitation":"(Hannan &amp; Orcutt, 2020)","noteIndex":0},"citationItems":[{"id":2926,"uris":["http://zotero.org/users/6239255/items/8IY476KZ"],"itemData":{"id":292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Pr="00642A4D">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BC7F6A">
        <w:rPr>
          <w:szCs w:val="24"/>
        </w:rPr>
        <w:instrText xml:space="preserve"> ADDIN ZOTERO_ITEM CSL_CITATION {"citationID":"bxBDME9I","properties":{"formattedCitation":"(Specker &amp; Nickerson, 2022)","plainCitation":"(Specker &amp; Nickerson, 2022)","noteIndex":0},"citationItems":[{"id":2103,"uris":["http://zotero.org/users/6239255/items/M2N664GJ"],"itemData":{"id":2103,"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Pr="00642A4D">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054B8FE5"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w:t>
      </w:r>
      <w:r w:rsidR="00E83BB7">
        <w:rPr>
          <w:szCs w:val="24"/>
        </w:rPr>
        <w:t xml:space="preserve">explicit </w:t>
      </w:r>
      <w:r w:rsidR="00D12D06">
        <w:rPr>
          <w:szCs w:val="24"/>
        </w:rPr>
        <w:t>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according to recent meta-analyses</w:t>
      </w:r>
      <w:r w:rsidR="00E83BB7">
        <w:rPr>
          <w:szCs w:val="24"/>
        </w:rPr>
        <w:t xml:space="preserve">; </w:t>
      </w:r>
      <w:r w:rsidR="00642A4D">
        <w:rPr>
          <w:szCs w:val="24"/>
        </w:rPr>
        <w:fldChar w:fldCharType="begin"/>
      </w:r>
      <w:r w:rsidR="00BC7F6A">
        <w:rPr>
          <w:szCs w:val="24"/>
        </w:rPr>
        <w:instrText xml:space="preserve"> ADDIN ZOTERO_ITEM CSL_CITATION {"citationID":"fvj8aTn8","properties":{"formattedCitation":"(Matthews et al., 2021)","plainCitation":"(Matthews et al., 2021)","dontUpdate":true,"noteIndex":0},"citationItems":[{"id":2526,"uris":["http://zotero.org/users/6239255/items/ATWZDPBA"],"itemData":{"id":2526,"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0D4176">
        <w:rPr>
          <w:szCs w:val="24"/>
        </w:rPr>
        <w:instrText xml:space="preserve"> ADDIN ZOTERO_ITEM CSL_CITATION {"citationID":"jEHro85z","properties":{"formattedCitation":"(Clasen et al., 2019; Stasiak et al., 2023; Tashjian et al., 2022)","plainCitation":"(Clasen et al., 2019; Stasiak et al., 2023;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0D4176" w:rsidRPr="000D4176">
        <w:t>(Clasen et al.,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 xml:space="preserve">safe and controlled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 xml:space="preserve">e in </w:t>
      </w:r>
      <w:r w:rsidR="00582F95">
        <w:rPr>
          <w:szCs w:val="24"/>
        </w:rPr>
        <w:t>a</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088398F8" w:rsidR="00A315ED" w:rsidRDefault="004E6FCA" w:rsidP="006D4590">
      <w:pPr>
        <w:spacing w:after="0" w:line="480" w:lineRule="auto"/>
        <w:ind w:left="0" w:firstLine="720"/>
        <w:rPr>
          <w:szCs w:val="24"/>
        </w:rPr>
      </w:pPr>
      <w:r w:rsidRPr="004E6FCA">
        <w:rPr>
          <w:szCs w:val="24"/>
        </w:rPr>
        <w:lastRenderedPageBreak/>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w:t>
      </w:r>
      <w:r w:rsidR="00A5748C">
        <w:rPr>
          <w:szCs w:val="24"/>
        </w:rPr>
        <w:t xml:space="preserve">, as noted by </w:t>
      </w:r>
      <w:r w:rsidRPr="004E6FCA">
        <w:rPr>
          <w:szCs w:val="24"/>
        </w:rPr>
        <w:t xml:space="preserve">Heiy &amp; Cheavens </w:t>
      </w:r>
      <w:r w:rsidR="00A5748C">
        <w:rPr>
          <w:szCs w:val="24"/>
        </w:rPr>
        <w:t>(</w:t>
      </w:r>
      <w:r w:rsidRPr="004E6FCA">
        <w:rPr>
          <w:szCs w:val="24"/>
        </w:rPr>
        <w:t>2014</w:t>
      </w:r>
      <w:r w:rsidR="00A5748C">
        <w:rPr>
          <w:szCs w:val="24"/>
        </w:rPr>
        <w:t>)</w:t>
      </w:r>
      <w:r w:rsidRPr="004E6FCA">
        <w:rPr>
          <w:szCs w:val="24"/>
        </w:rPr>
        <w:t xml:space="preserve">, </w:t>
      </w:r>
      <w:r w:rsidR="00245CC6">
        <w:rPr>
          <w:szCs w:val="24"/>
        </w:rPr>
        <w:t>Study</w:t>
      </w:r>
      <w:r w:rsidRPr="004E6FCA">
        <w:rPr>
          <w:szCs w:val="24"/>
        </w:rPr>
        <w:t xml:space="preserve"> 1 aimed to replicate this effect </w:t>
      </w:r>
      <w:r w:rsidR="00396CB3">
        <w:rPr>
          <w:szCs w:val="24"/>
        </w:rPr>
        <w:t xml:space="preserve">using </w:t>
      </w:r>
      <w:r w:rsidRPr="004E6FCA">
        <w:rPr>
          <w:szCs w:val="24"/>
        </w:rPr>
        <w:t xml:space="preserve">untrained participants </w:t>
      </w:r>
      <w:r w:rsidR="00396CB3">
        <w:rPr>
          <w:szCs w:val="24"/>
        </w:rPr>
        <w:t>who navigated</w:t>
      </w:r>
      <w:r w:rsidRPr="004E6FCA">
        <w:rPr>
          <w:szCs w:val="24"/>
        </w:rPr>
        <w:t xml:space="preserve"> a haunted house and report</w:t>
      </w:r>
      <w:r w:rsidR="00396CB3">
        <w:rPr>
          <w:szCs w:val="24"/>
        </w:rPr>
        <w:t>ed</w:t>
      </w:r>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t>experience.</w:t>
      </w:r>
      <w:r w:rsidR="00B42FE6">
        <w:rPr>
          <w:szCs w:val="24"/>
        </w:rPr>
        <w:t xml:space="preserve"> </w:t>
      </w:r>
      <w:r w:rsidR="00396CB3">
        <w:rPr>
          <w:szCs w:val="24"/>
        </w:rPr>
        <w:t>We additionally</w:t>
      </w:r>
      <w:r w:rsidR="00B42FE6">
        <w:rPr>
          <w:szCs w:val="24"/>
        </w:rPr>
        <w:t xml:space="preserve"> anticipated that participants experiencing high cognitive load as a result of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predicted </w:t>
      </w:r>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in an effort to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3B9005C3"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245CC6">
        <w:rPr>
          <w:szCs w:val="24"/>
        </w:rPr>
        <w:t>Study</w:t>
      </w:r>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4E6FCA" w:rsidRPr="004E6FCA">
        <w:rPr>
          <w:szCs w:val="24"/>
        </w:rPr>
        <w:t>lower-intensity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 xml:space="preserve">. </w:t>
      </w:r>
      <w:r w:rsidR="002013C5">
        <w:rPr>
          <w:szCs w:val="24"/>
        </w:rPr>
        <w:t>We did observe the canonical association between emotional intensity and regulatory strategy selection with this design</w:t>
      </w:r>
      <w:r w:rsidR="00396CB3">
        <w:rPr>
          <w:szCs w:val="24"/>
        </w:rPr>
        <w:t>. H</w:t>
      </w:r>
      <w:r w:rsidR="00CB54A4">
        <w:rPr>
          <w:szCs w:val="24"/>
        </w:rPr>
        <w:t xml:space="preserve">owever, </w:t>
      </w:r>
      <w:r w:rsidR="009C319B">
        <w:rPr>
          <w:szCs w:val="24"/>
        </w:rPr>
        <w:t>many study design differences between Studies 1 and 2 limited our ability to draw conclusions</w:t>
      </w:r>
      <w:r w:rsidR="00DC4E44">
        <w:rPr>
          <w:szCs w:val="24"/>
        </w:rPr>
        <w:t xml:space="preserve"> about why those differences in outcome may have occurred</w:t>
      </w:r>
      <w:r w:rsidR="002013C5">
        <w:rPr>
          <w:szCs w:val="24"/>
        </w:rPr>
        <w:t>.</w:t>
      </w:r>
      <w:r w:rsidR="00CB54A4">
        <w:rPr>
          <w:szCs w:val="24"/>
        </w:rPr>
        <w:t xml:space="preserve"> </w:t>
      </w:r>
    </w:p>
    <w:p w14:paraId="50D40366" w14:textId="78479CAA" w:rsidR="00A315ED" w:rsidRDefault="00582F95" w:rsidP="00C6526E">
      <w:pPr>
        <w:spacing w:after="0" w:line="480" w:lineRule="auto"/>
        <w:ind w:left="0" w:firstLine="720"/>
        <w:rPr>
          <w:b/>
          <w:szCs w:val="24"/>
        </w:rPr>
      </w:pPr>
      <w:r>
        <w:rPr>
          <w:szCs w:val="24"/>
        </w:rPr>
        <w:t xml:space="preserve">To attempt to close this design difference gap,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w:t>
      </w:r>
      <w:r w:rsidR="00CB54A4">
        <w:rPr>
          <w:szCs w:val="24"/>
        </w:rPr>
        <w:lastRenderedPageBreak/>
        <w:t xml:space="preserve">strategies that they </w:t>
      </w:r>
      <w:r w:rsidR="00DF0574">
        <w:rPr>
          <w:szCs w:val="24"/>
        </w:rPr>
        <w:t>used (</w:t>
      </w:r>
      <w:r w:rsidR="00DC4E44">
        <w:rPr>
          <w:szCs w:val="24"/>
        </w:rPr>
        <w:t>strategy usage</w:t>
      </w:r>
      <w:r w:rsidR="00DF0574">
        <w:rPr>
          <w:szCs w:val="24"/>
        </w:rPr>
        <w:t>) or the strategies that they predict might be used (</w:t>
      </w:r>
      <w:r w:rsidR="00DC4E44">
        <w:rPr>
          <w:szCs w:val="24"/>
        </w:rPr>
        <w:t xml:space="preserve">strategy </w:t>
      </w:r>
      <w:r w:rsidR="00DF0574">
        <w:rPr>
          <w:szCs w:val="24"/>
        </w:rPr>
        <w:t xml:space="preserve">forecasting) to downregulate their negative emotions. </w:t>
      </w:r>
      <w:r w:rsidR="00795CB8">
        <w:rPr>
          <w:szCs w:val="24"/>
        </w:rPr>
        <w:t xml:space="preserve">For both forecasters and </w:t>
      </w:r>
      <w:r w:rsidR="00CD748D">
        <w:rPr>
          <w:szCs w:val="24"/>
        </w:rPr>
        <w:t>strategy use</w:t>
      </w:r>
      <w:r w:rsidR="00795CB8">
        <w:rPr>
          <w:szCs w:val="24"/>
        </w:rPr>
        <w:t>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actually reported to be.</w:t>
      </w:r>
      <w:r w:rsidR="00D17F92">
        <w:rPr>
          <w:szCs w:val="24"/>
        </w:rPr>
        <w:t xml:space="preserve"> 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6089FFE8" w:rsidR="00083D59" w:rsidRPr="008C7178" w:rsidRDefault="00245CC6" w:rsidP="00E44513">
      <w:pPr>
        <w:spacing w:after="0" w:line="480" w:lineRule="auto"/>
        <w:ind w:left="0" w:firstLine="720"/>
        <w:rPr>
          <w:szCs w:val="24"/>
        </w:rPr>
      </w:pPr>
      <w:r>
        <w:rPr>
          <w:szCs w:val="24"/>
        </w:rPr>
        <w:t>Study</w:t>
      </w:r>
      <w:r w:rsidR="00083D59" w:rsidRPr="008C7178">
        <w:rPr>
          <w:szCs w:val="24"/>
        </w:rPr>
        <w:t xml:space="preserve"> 1 tested whether the emotional intensity of negatively-valenced events was associated with the likelihood 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the means by which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34AF3365"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yrs, range = 18 </w:t>
      </w:r>
      <w:r w:rsidR="00EC2B97">
        <w:rPr>
          <w:szCs w:val="24"/>
        </w:rPr>
        <w:t>–</w:t>
      </w:r>
      <w:r w:rsidRPr="008C7178">
        <w:rPr>
          <w:szCs w:val="24"/>
        </w:rPr>
        <w:t xml:space="preserve"> 34 yrs, </w:t>
      </w:r>
      <w:r w:rsidRPr="008C7178">
        <w:rPr>
          <w:i/>
          <w:szCs w:val="24"/>
        </w:rPr>
        <w:t>sd</w:t>
      </w:r>
      <w:r w:rsidR="00DC4E44">
        <w:rPr>
          <w:i/>
          <w:szCs w:val="24"/>
        </w:rPr>
        <w:t xml:space="preserve"> </w:t>
      </w:r>
      <w:r w:rsidRPr="008C7178">
        <w:rPr>
          <w:i/>
          <w:szCs w:val="24"/>
          <w:vertAlign w:val="subscript"/>
        </w:rPr>
        <w:t>age</w:t>
      </w:r>
      <w:r w:rsidRPr="008C7178">
        <w:rPr>
          <w:szCs w:val="24"/>
        </w:rPr>
        <w:t xml:space="preserve"> = 3.97 yrs</w:t>
      </w:r>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w:t>
      </w:r>
      <w:r w:rsidR="00BC7F6A">
        <w:rPr>
          <w:szCs w:val="24"/>
        </w:rPr>
        <w:lastRenderedPageBreak/>
        <w:t xml:space="preserve">to characterize </w:t>
      </w:r>
      <w:r w:rsidR="00672923">
        <w:rPr>
          <w:szCs w:val="24"/>
        </w:rPr>
        <w:t xml:space="preserve">the </w:t>
      </w:r>
      <w:r w:rsidR="00BC7F6A">
        <w:rPr>
          <w:szCs w:val="24"/>
        </w:rPr>
        <w:t xml:space="preserve">memory of </w:t>
      </w:r>
      <w:r w:rsidR="00672923">
        <w:rPr>
          <w:szCs w:val="24"/>
        </w:rPr>
        <w:fldChar w:fldCharType="begin"/>
      </w:r>
      <w:r w:rsidR="00672923">
        <w:rPr>
          <w:szCs w:val="24"/>
        </w:rPr>
        <w:instrText xml:space="preserve"> ADDIN ZOTERO_ITEM CSL_CITATION {"citationID":"jGwrSxaI","properties":{"formattedCitation":"(Cliver et al., In Press)","plainCitation":"(Cliver et al., In Press)","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journalAbbreviation":"Cogn. Emot.","language":"English","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literal":"In Press"}}}],"schema":"https://github.com/citation-style-language/schema/raw/master/csl-citation.json"} </w:instrText>
      </w:r>
      <w:r w:rsidR="00672923">
        <w:rPr>
          <w:szCs w:val="24"/>
        </w:rPr>
        <w:fldChar w:fldCharType="separate"/>
      </w:r>
      <w:r w:rsidR="00672923" w:rsidRPr="00672923">
        <w:t>(Cliver et al., In Press)</w:t>
      </w:r>
      <w:r w:rsidR="00672923">
        <w:rPr>
          <w:szCs w:val="24"/>
        </w:rPr>
        <w:fldChar w:fldCharType="end"/>
      </w:r>
      <w:r w:rsidR="00BC7F6A">
        <w:rPr>
          <w:szCs w:val="24"/>
        </w:rPr>
        <w:t xml:space="preserve"> and physiological responses to </w:t>
      </w:r>
      <w:r w:rsidR="00BC7F6A">
        <w:rPr>
          <w:szCs w:val="24"/>
        </w:rPr>
        <w:fldChar w:fldCharType="begin"/>
      </w:r>
      <w:r w:rsidR="00BC7F6A">
        <w:rPr>
          <w:szCs w:val="24"/>
        </w:rPr>
        <w:instrText xml:space="preserve"> ADDIN ZOTERO_ITEM CSL_CITATION {"citationID":"LFPcbTkT","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BC7F6A" w:rsidRPr="00BC7F6A">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the smallest effect size reported by Sheppes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r w:rsidRPr="008C7178">
        <w:rPr>
          <w:szCs w:val="24"/>
        </w:rPr>
        <w:t>WebPower</w:t>
      </w:r>
      <w:r w:rsidR="004D26BF">
        <w:rPr>
          <w:szCs w:val="24"/>
        </w:rPr>
        <w:t>”</w:t>
      </w:r>
      <w:r>
        <w:rPr>
          <w:szCs w:val="24"/>
        </w:rPr>
        <w:t xml:space="preserve"> </w:t>
      </w:r>
      <w:r>
        <w:rPr>
          <w:szCs w:val="24"/>
        </w:rPr>
        <w:fldChar w:fldCharType="begin"/>
      </w:r>
      <w:r w:rsidR="00376EE0">
        <w:rPr>
          <w:szCs w:val="24"/>
        </w:rPr>
        <w:instrText xml:space="preserve"> ADDIN ZOTERO_ITEM CSL_CITATION {"citationID":"foFvEHaP","properties":{"formattedCitation":"(Zhang &amp; Mai, 2019)","plainCitation":"(Zhang &amp; Mai, 2019)","noteIndex":0},"citationItems":[{"id":1390,"uris":["http://zotero.org/users/6239255/items/ZZWQMEGF"],"itemData":{"id":1390,"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376EE0">
        <w:rPr>
          <w:szCs w:val="24"/>
        </w:rPr>
        <w:instrText xml:space="preserve"> ADDIN ZOTERO_ITEM CSL_CITATION {"citationID":"e0E3Vmtf","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8"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8"/>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r w:rsidR="00B501A4">
        <w:rPr>
          <w:szCs w:val="24"/>
        </w:rPr>
        <w:t>simr</w:t>
      </w:r>
      <w:r w:rsidR="004D26BF">
        <w:rPr>
          <w:szCs w:val="24"/>
        </w:rPr>
        <w:t>”</w:t>
      </w:r>
      <w:r w:rsidR="00B501A4">
        <w:rPr>
          <w:szCs w:val="24"/>
        </w:rPr>
        <w:t xml:space="preserve"> </w:t>
      </w:r>
      <w:r w:rsidR="00B501A4">
        <w:rPr>
          <w:szCs w:val="24"/>
        </w:rPr>
        <w:fldChar w:fldCharType="begin"/>
      </w:r>
      <w:r w:rsidR="00376EE0">
        <w:rPr>
          <w:szCs w:val="24"/>
        </w:rPr>
        <w:instrText xml:space="preserve"> ADDIN ZOTERO_ITEM CSL_CITATION {"citationID":"dwhrqZJv","properties":{"formattedCitation":"(Green &amp; MacLeod, 2016)","plainCitation":"(Green &amp; MacLeod, 2016)","noteIndex":0},"citationItems":[{"id":1734,"uris":["http://zotero.org/users/6239255/items/ZPAKLKW2"],"itemData":{"id":1734,"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hierarchically-structured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r w:rsidRPr="00957D51">
        <w:rPr>
          <w:i/>
          <w:szCs w:val="24"/>
        </w:rPr>
        <w:t>Pr(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w:t>
      </w:r>
      <w:r>
        <w:rPr>
          <w:szCs w:val="24"/>
        </w:rPr>
        <w:lastRenderedPageBreak/>
        <w:t>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452B94">
        <w:rPr>
          <w:szCs w:val="24"/>
        </w:rPr>
        <w:instrText xml:space="preserve"> ADDIN ZOTERO_ITEM CSL_CITATION {"citationID":"EUyMt9EE","properties":{"formattedCitation":"(Cliver et al., In Press)","plainCitation":"(Cliver et al., In Press)","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journalAbbreviation":"Cogn. Emot.","language":"English","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literal":"In Press"}}}],"schema":"https://github.com/citation-style-language/schema/raw/master/csl-citation.json"} </w:instrText>
      </w:r>
      <w:r w:rsidR="00452B94">
        <w:rPr>
          <w:szCs w:val="24"/>
        </w:rPr>
        <w:fldChar w:fldCharType="separate"/>
      </w:r>
      <w:r w:rsidR="00452B94" w:rsidRPr="00452B94">
        <w:t>(Cliver et al., In Press)</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BE73D6">
        <w:rPr>
          <w:i/>
          <w:iCs/>
          <w:szCs w:val="24"/>
        </w:rPr>
        <w:t>range</w:t>
      </w:r>
      <w:r w:rsidR="00B720B2" w:rsidRPr="008C7178">
        <w:rPr>
          <w:szCs w:val="24"/>
        </w:rPr>
        <w:t xml:space="preserve"> = 18 – 34 yrs, </w:t>
      </w:r>
      <w:r w:rsidR="00B720B2" w:rsidRPr="008C7178">
        <w:rPr>
          <w:i/>
          <w:szCs w:val="24"/>
        </w:rPr>
        <w:t>sd</w:t>
      </w:r>
      <w:r w:rsidR="00DC4E44">
        <w:rPr>
          <w:i/>
          <w:szCs w:val="24"/>
        </w:rPr>
        <w:t xml:space="preserve"> </w:t>
      </w:r>
      <w:r w:rsidR="00B720B2" w:rsidRPr="008C7178">
        <w:rPr>
          <w:i/>
          <w:szCs w:val="24"/>
          <w:vertAlign w:val="subscript"/>
        </w:rPr>
        <w:t>age</w:t>
      </w:r>
      <w:r w:rsidR="00B720B2" w:rsidRPr="008C7178">
        <w:rPr>
          <w:szCs w:val="24"/>
        </w:rPr>
        <w:t xml:space="preserve"> = 2.87 yrs</w:t>
      </w:r>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r w:rsidR="00201A98" w:rsidRPr="000D7D4C">
        <w:rPr>
          <w:i/>
          <w:iCs/>
          <w:szCs w:val="24"/>
        </w:rPr>
        <w:t xml:space="preserve">sd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w:lastRenderedPageBreak/>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68AA4985"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w:t>
      </w:r>
      <w:r w:rsidR="00F63EDD">
        <w:rPr>
          <w:szCs w:val="24"/>
        </w:rPr>
        <w:lastRenderedPageBreak/>
        <w:t>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376EE0">
        <w:rPr>
          <w:szCs w:val="24"/>
        </w:rPr>
        <w:instrText xml:space="preserve"> ADDIN ZOTERO_ITEM CSL_CITATION {"citationID":"TBHLCztG","properties":{"formattedCitation":"(Bowden &amp; Jung-Beeman, 2003)","plainCitation":"(Bowden &amp; Jung-Beeman, 2003)","noteIndex":0},"citationItems":[{"id":1621,"uris":["http://zotero.org/users/6239255/items/XQ27RH66"],"itemData":{"id":1621,"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24334A82"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r w:rsidR="00B720B2" w:rsidRPr="008C7178">
        <w:rPr>
          <w:i/>
          <w:szCs w:val="24"/>
        </w:rPr>
        <w:t>sd</w:t>
      </w:r>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03DE7CDE"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w:t>
      </w:r>
      <w:r w:rsidR="000F5805">
        <w:rPr>
          <w:szCs w:val="24"/>
        </w:rPr>
        <w:lastRenderedPageBreak/>
        <w:t xml:space="preserve">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376EE0">
        <w:rPr>
          <w:szCs w:val="24"/>
        </w:rPr>
        <w:instrText xml:space="preserve"> ADDIN ZOTERO_ITEM CSL_CITATION {"citationID":"M8kQFtjs","properties":{"formattedCitation":"(Webb et al., 2012)","plainCitation":"(Webb et al., 2012)","dontUpdate":true,"noteIndex":0},"citationItems":[{"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0064F59C"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r w:rsidR="002C6443">
        <w:rPr>
          <w:szCs w:val="24"/>
        </w:rPr>
        <w:t>concurrently-running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w:t>
      </w:r>
      <w:r w:rsidR="000B4EC5">
        <w:rPr>
          <w:szCs w:val="24"/>
        </w:rPr>
        <w:lastRenderedPageBreak/>
        <w:t>considerable success (</w:t>
      </w:r>
      <w:r w:rsidR="000B4EC5">
        <w:rPr>
          <w:i/>
          <w:szCs w:val="24"/>
        </w:rPr>
        <w:t xml:space="preserve">See </w:t>
      </w:r>
      <w:r w:rsidR="00BF7DA9">
        <w:rPr>
          <w:i/>
          <w:szCs w:val="24"/>
        </w:rPr>
        <w:fldChar w:fldCharType="begin"/>
      </w:r>
      <w:r w:rsidR="00BC7F6A">
        <w:rPr>
          <w:i/>
          <w:szCs w:val="24"/>
        </w:rPr>
        <w:instrText xml:space="preserve"> ADDIN ZOTERO_ITEM CSL_CITATION {"citationID":"MOvJ0DZA","properties":{"formattedCitation":"(Colombo et al., 2020; Shahane et al., 2023)","plainCitation":"(Colombo et al., 2020; Shahane et al., 2023)","dontUpdate":true,"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911,"uris":["http://zotero.org/users/6239255/items/Z6JHWD89"],"itemData":{"id":2911,"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BC7F6A">
        <w:rPr>
          <w:szCs w:val="24"/>
        </w:rPr>
        <w:instrText xml:space="preserve"> ADDIN ZOTERO_ITEM CSL_CITATION {"citationID":"EFMiGbWL","properties":{"formattedCitation":"(Stone et al., 2003)","plainCitation":"(Stone et al., 2003)","noteIndex":0},"citationItems":[{"id":2114,"uris":["http://zotero.org/users/6239255/items/94N2NXC8"],"itemData":{"id":2114,"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376EE0">
        <w:rPr>
          <w:szCs w:val="24"/>
        </w:rPr>
        <w:instrText xml:space="preserve"> ADDIN ZOTERO_ITEM CSL_CITATION {"citationID":"2tsJwVYY","properties":{"formattedCitation":"(Shiffman et al., 2008)","plainCitation":"(Shiffman et al., 2008)","noteIndex":0},"citationItems":[{"id":2086,"uris":["http://zotero.org/users/6239255/items/6AD3ZT4N"],"itemData":{"id":2086,"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r w:rsidR="00937D53">
        <w:rPr>
          <w:szCs w:val="24"/>
        </w:rPr>
        <w:t>For each of the three events, p</w:t>
      </w:r>
      <w:r w:rsidRPr="008C7178">
        <w:rPr>
          <w:szCs w:val="24"/>
        </w:rPr>
        <w:t>articipants</w:t>
      </w:r>
      <w:r w:rsidR="00937D53">
        <w:rPr>
          <w:szCs w:val="24"/>
        </w:rPr>
        <w:t xml:space="preserve"> wrote a detailed description of what occurred. Participants then </w:t>
      </w:r>
      <w:r w:rsidRPr="008C7178">
        <w:rPr>
          <w:szCs w:val="24"/>
        </w:rPr>
        <w:t>noted which emotions</w:t>
      </w:r>
      <w:r w:rsidR="00937D53">
        <w:rPr>
          <w:szCs w:val="24"/>
        </w:rPr>
        <w:t xml:space="preserve"> (up to a total of five)</w:t>
      </w:r>
      <w:r w:rsidRPr="008C7178">
        <w:rPr>
          <w:szCs w:val="24"/>
        </w:rPr>
        <w:t xml:space="preserve"> they felt</w:t>
      </w:r>
      <w:r w:rsidR="00937D53">
        <w:rPr>
          <w:szCs w:val="24"/>
        </w:rPr>
        <w:t xml:space="preserve"> during this event</w:t>
      </w:r>
      <w:r w:rsidR="00E40F37">
        <w:rPr>
          <w:szCs w:val="24"/>
        </w:rPr>
        <w:t xml:space="preserve"> via free response</w:t>
      </w:r>
      <w:r w:rsidR="00937D53">
        <w:rPr>
          <w:szCs w:val="24"/>
        </w:rPr>
        <w:t xml:space="preserve">. </w:t>
      </w:r>
      <w:r w:rsidR="009E1D91">
        <w:rPr>
          <w:szCs w:val="24"/>
        </w:rPr>
        <w:t>Participants rated</w:t>
      </w:r>
      <w:r w:rsidRPr="008C7178">
        <w:rPr>
          <w:szCs w:val="24"/>
        </w:rPr>
        <w:t xml:space="preserve"> how intense </w:t>
      </w:r>
      <w:r w:rsidR="00D17F92">
        <w:rPr>
          <w:szCs w:val="24"/>
        </w:rPr>
        <w:t>their</w:t>
      </w:r>
      <w:r w:rsidRPr="008C7178">
        <w:rPr>
          <w:szCs w:val="24"/>
        </w:rPr>
        <w:t xml:space="preserve"> emotion </w:t>
      </w:r>
      <w:r w:rsidR="009E1D91">
        <w:rPr>
          <w:szCs w:val="24"/>
        </w:rPr>
        <w:t>felt</w:t>
      </w:r>
      <w:r w:rsidR="00E40F37">
        <w:rPr>
          <w:szCs w:val="24"/>
        </w:rPr>
        <w:t xml:space="preserve"> on a</w:t>
      </w:r>
      <w:r w:rsidR="000967D7">
        <w:rPr>
          <w:szCs w:val="24"/>
        </w:rPr>
        <w:t xml:space="preserve"> 5</w:t>
      </w:r>
      <w:r w:rsidR="00E40F37">
        <w:rPr>
          <w:szCs w:val="24"/>
        </w:rPr>
        <w:t>-point Likert scale</w:t>
      </w:r>
      <w:r w:rsidR="00AA6164">
        <w:rPr>
          <w:szCs w:val="24"/>
        </w:rPr>
        <w:t xml:space="preserve"> (labels included, in order of increasing intensity: ‘None at all’, ‘A little’, ‘A moderate amount’, ‘A lot’, and ‘A great deal’)</w:t>
      </w:r>
      <w:r w:rsidR="009E1D91">
        <w:rPr>
          <w:szCs w:val="24"/>
        </w:rPr>
        <w:t xml:space="preserve">. Participants were also tasked with </w:t>
      </w:r>
      <w:r w:rsidRPr="008C7178">
        <w:rPr>
          <w:szCs w:val="24"/>
        </w:rPr>
        <w:t>describ</w:t>
      </w:r>
      <w:r w:rsidR="009E1D91">
        <w:rPr>
          <w:szCs w:val="24"/>
        </w:rPr>
        <w:t>ing</w:t>
      </w:r>
      <w:r w:rsidRPr="008C7178">
        <w:rPr>
          <w:szCs w:val="24"/>
        </w:rPr>
        <w:t xml:space="preserve"> how they tried to regulate </w:t>
      </w:r>
      <w:r w:rsidR="009E1D91">
        <w:rPr>
          <w:szCs w:val="24"/>
        </w:rPr>
        <w:t>each</w:t>
      </w:r>
      <w:r w:rsidRPr="008C7178">
        <w:rPr>
          <w:szCs w:val="24"/>
        </w:rPr>
        <w:t xml:space="preserve"> emotion,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w:t>
      </w:r>
      <w:r w:rsidR="00145157">
        <w:rPr>
          <w:szCs w:val="24"/>
        </w:rPr>
        <w:t>w</w:t>
      </w:r>
      <w:r w:rsidR="00061A33">
        <w:rPr>
          <w:szCs w:val="24"/>
        </w:rPr>
        <w:t>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BC7F6A">
        <w:rPr>
          <w:szCs w:val="24"/>
        </w:rPr>
        <w:instrText xml:space="preserve"> ADDIN ZOTERO_ITEM CSL_CITATION {"citationID":"JH3zIoaS","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9"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9"/>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t>
      </w:r>
      <w:r w:rsidRPr="008C7178">
        <w:rPr>
          <w:szCs w:val="24"/>
        </w:rPr>
        <w:lastRenderedPageBreak/>
        <w:t xml:space="preserve">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r w:rsidRPr="008C7178">
        <w:rPr>
          <w:i/>
          <w:szCs w:val="24"/>
        </w:rPr>
        <w:t>sd</w:t>
      </w:r>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1CA2135E"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376EE0">
        <w:rPr>
          <w:szCs w:val="24"/>
        </w:rPr>
        <w:instrText xml:space="preserve"> ADDIN ZOTERO_ITEM CSL_CITATION {"citationID":"LqjL0JTv","properties":{"formattedCitation":"(Gross, 1998, 2002)","plainCitation":"(Gross, 1998, 2002)","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1972,"uris":["http://zotero.org/users/6239255/items/U6YN5C6Q"],"itemData":{"id":197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376EE0">
        <w:rPr>
          <w:szCs w:val="24"/>
        </w:rPr>
        <w:instrText xml:space="preserve"> ADDIN ZOTERO_ITEM CSL_CITATION {"citationID":"jg4LPbVp","properties":{"formattedCitation":"(Shafir et al., 2016; Sheppes et al., 2011)","plainCitation":"(Shafir et al., 2016; Sheppes et al., 2011)","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0014196C">
        <w:rPr>
          <w:szCs w:val="24"/>
        </w:rPr>
        <w:t xml:space="preserve">collected 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w:t>
      </w:r>
      <w:r w:rsidRPr="008C7178">
        <w:rPr>
          <w:szCs w:val="24"/>
        </w:rPr>
        <w:lastRenderedPageBreak/>
        <w:t xml:space="preserve">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39AC16EB" w:rsidR="00EA7DB5" w:rsidRPr="00EA7DB5" w:rsidRDefault="00F52285" w:rsidP="000967D7">
      <w:pPr>
        <w:spacing w:after="0" w:line="480" w:lineRule="auto"/>
        <w:ind w:left="0" w:firstLine="720"/>
        <w:rPr>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ere trained using the same methodology described in </w:t>
      </w:r>
      <w:r w:rsidR="006117C7">
        <w:rPr>
          <w:szCs w:val="24"/>
        </w:rPr>
        <w:t>the p</w:t>
      </w:r>
      <w:r w:rsidR="005F2875">
        <w:rPr>
          <w:szCs w:val="24"/>
        </w:rPr>
        <w:t>reliminary</w:t>
      </w:r>
      <w:r w:rsidR="006117C7">
        <w:rPr>
          <w:szCs w:val="24"/>
        </w:rPr>
        <w:t xml:space="preserve"> study</w:t>
      </w:r>
      <w:r w:rsidR="00500583">
        <w:rPr>
          <w:szCs w:val="24"/>
        </w:rPr>
        <w:t>, but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1BB3B4A4"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w:t>
      </w:r>
      <w:r w:rsidRPr="008C7178">
        <w:rPr>
          <w:szCs w:val="24"/>
        </w:rPr>
        <w:lastRenderedPageBreak/>
        <w:t xml:space="preserve">contains over 20,000 English emotion words human rated by valence, arousal, and dominance </w:t>
      </w:r>
      <w:r w:rsidR="0047236C">
        <w:rPr>
          <w:szCs w:val="24"/>
        </w:rPr>
        <w:fldChar w:fldCharType="begin"/>
      </w:r>
      <w:r w:rsidR="00BC7F6A">
        <w:rPr>
          <w:szCs w:val="24"/>
        </w:rPr>
        <w:instrText xml:space="preserve"> ADDIN ZOTERO_ITEM CSL_CITATION {"citationID":"HnGui7b0","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19F81821"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376EE0">
        <w:rPr>
          <w:szCs w:val="24"/>
        </w:rPr>
        <w:instrText xml:space="preserve"> ADDIN ZOTERO_ITEM CSL_CITATION {"citationID":"9YLfZvIQ","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376EE0">
        <w:rPr>
          <w:szCs w:val="24"/>
        </w:rPr>
        <w:instrText xml:space="preserve"> ADDIN ZOTERO_ITEM CSL_CITATION {"citationID":"9E0z0hZ0","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r w:rsidR="00937D53" w:rsidRPr="00BE73D6">
        <w:rPr>
          <w:i/>
          <w:iCs/>
          <w:szCs w:val="24"/>
        </w:rPr>
        <w:t>sd</w:t>
      </w:r>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emotions </w:t>
      </w:r>
      <w:r w:rsidR="006754EA">
        <w:rPr>
          <w:szCs w:val="24"/>
        </w:rPr>
        <w:t xml:space="preserve"> and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10"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r w:rsidR="00854F72" w:rsidRPr="00BE73D6">
        <w:rPr>
          <w:bCs/>
          <w:i/>
          <w:iCs/>
          <w:szCs w:val="24"/>
        </w:rPr>
        <w:t>sd</w:t>
      </w:r>
      <w:r w:rsidR="00854F72">
        <w:rPr>
          <w:bCs/>
          <w:szCs w:val="24"/>
        </w:rPr>
        <w:t xml:space="preserve"> = 1.82</w:t>
      </w:r>
      <w:r w:rsidR="00854F72" w:rsidRPr="0075725E">
        <w:rPr>
          <w:bCs/>
          <w:szCs w:val="24"/>
        </w:rPr>
        <w:t>)</w:t>
      </w:r>
      <w:bookmarkEnd w:id="10"/>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r w:rsidR="00F27AB2" w:rsidRPr="00BE73D6">
        <w:rPr>
          <w:bCs/>
          <w:i/>
          <w:iCs/>
          <w:szCs w:val="24"/>
        </w:rPr>
        <w:t>sd</w:t>
      </w:r>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r w:rsidR="00F27AB2" w:rsidRPr="00BE73D6">
        <w:rPr>
          <w:bCs/>
          <w:i/>
          <w:iCs/>
          <w:szCs w:val="24"/>
        </w:rPr>
        <w:t>sd</w:t>
      </w:r>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r w:rsidR="00F27AB2" w:rsidRPr="00BE73D6">
        <w:rPr>
          <w:bCs/>
          <w:i/>
          <w:iCs/>
          <w:szCs w:val="24"/>
        </w:rPr>
        <w:t>sd</w:t>
      </w:r>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r w:rsidR="00F27AB2" w:rsidRPr="00BE73D6">
        <w:rPr>
          <w:bCs/>
          <w:i/>
          <w:iCs/>
          <w:szCs w:val="24"/>
        </w:rPr>
        <w:t>sd</w:t>
      </w:r>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r w:rsidR="00342888" w:rsidRPr="00BE73D6">
        <w:rPr>
          <w:bCs/>
          <w:i/>
          <w:iCs/>
          <w:szCs w:val="24"/>
        </w:rPr>
        <w:t xml:space="preserve">sd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w:t>
      </w:r>
      <w:r w:rsidR="00E5044A">
        <w:rPr>
          <w:bCs/>
          <w:szCs w:val="24"/>
        </w:rPr>
        <w:lastRenderedPageBreak/>
        <w:t>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476ACBDD"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w:t>
      </w:r>
      <w:r w:rsidRPr="008C7178">
        <w:rPr>
          <w:szCs w:val="24"/>
        </w:rPr>
        <w:lastRenderedPageBreak/>
        <w:t>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6B0D34E8"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376EE0">
        <w:rPr>
          <w:bCs/>
          <w:szCs w:val="24"/>
        </w:rPr>
        <w:instrText xml:space="preserve"> ADDIN ZOTERO_ITEM CSL_CITATION {"citationID":"JxunO7xU","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9C0B1F" w:rsidRPr="00FC686E">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w:t>
      </w:r>
      <w:r>
        <w:rPr>
          <w:bCs/>
          <w:szCs w:val="24"/>
        </w:rPr>
        <w:lastRenderedPageBreak/>
        <w:t xml:space="preserve">= 0.21), </w:t>
      </w:r>
      <w:r w:rsidR="009C0B1F">
        <w:rPr>
          <w:bCs/>
          <w:szCs w:val="24"/>
        </w:rPr>
        <w:t>even when adjusting for baseline cognitive load as assessed both prior to exposure and one-week later</w:t>
      </w:r>
      <w:r>
        <w:rPr>
          <w:bCs/>
          <w:szCs w:val="24"/>
        </w:rPr>
        <w:t>.</w:t>
      </w:r>
    </w:p>
    <w:p w14:paraId="59073843" w14:textId="64960597"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376EE0">
        <w:rPr>
          <w:bCs/>
          <w:szCs w:val="24"/>
        </w:rPr>
        <w:instrText xml:space="preserve"> ADDIN ZOTERO_ITEM CSL_CITATION {"citationID":"Xocunk5q","properties":{"formattedCitation":"(Denny et al., 2014)","plainCitation":"(Denny et al., 2014)","noteIndex":0},"citationItems":[{"id":1784,"uris":["http://zotero.org/users/6239255/items/SHNBSNW9"],"itemData":{"id":178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Pr="00FC686E">
        <w:t>(Denny et al., 2014)</w:t>
      </w:r>
      <w:r>
        <w:rPr>
          <w:bCs/>
          <w:szCs w:val="24"/>
        </w:rPr>
        <w:fldChar w:fldCharType="end"/>
      </w:r>
      <w:r>
        <w:rPr>
          <w:bCs/>
          <w:szCs w:val="24"/>
        </w:rPr>
        <w:t xml:space="preserve">, motivations to participate </w:t>
      </w:r>
      <w:r>
        <w:rPr>
          <w:bCs/>
          <w:szCs w:val="24"/>
        </w:rPr>
        <w:fldChar w:fldCharType="begin"/>
      </w:r>
      <w:r w:rsidR="00376EE0">
        <w:rPr>
          <w:bCs/>
          <w:szCs w:val="24"/>
        </w:rPr>
        <w:instrText xml:space="preserve"> ADDIN ZOTERO_ITEM CSL_CITATION {"citationID":"mIL9LwmK","properties":{"formattedCitation":"(Tamir, 2016)","plainCitation":"(Tamir, 2016)","noteIndex":0},"citationItems":[{"id":838,"uris":["http://zotero.org/users/6239255/items/87I2Q5BQ"],"itemData":{"id":838,"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Pr="00FC686E">
        <w:t>(Tamir, 2016)</w:t>
      </w:r>
      <w:r>
        <w:rPr>
          <w:bCs/>
          <w:szCs w:val="24"/>
        </w:rPr>
        <w:fldChar w:fldCharType="end"/>
      </w:r>
      <w:r>
        <w:rPr>
          <w:bCs/>
          <w:szCs w:val="24"/>
        </w:rPr>
        <w:t xml:space="preserve">, attitudes towards fear and haunted houses </w:t>
      </w:r>
      <w:r>
        <w:rPr>
          <w:bCs/>
          <w:szCs w:val="24"/>
        </w:rPr>
        <w:fldChar w:fldCharType="begin"/>
      </w:r>
      <w:r w:rsidR="00376EE0">
        <w:rPr>
          <w:bCs/>
          <w:szCs w:val="24"/>
        </w:rPr>
        <w:instrText xml:space="preserve"> ADDIN ZOTERO_ITEM CSL_CITATION {"citationID":"cvXKJQpk","properties":{"formattedCitation":"(Argyriou &amp; Lee, 2020)","plainCitation":"(Argyriou &amp; Lee, 2020)","noteIndex":0},"citationItems":[{"id":1413,"uris":["http://zotero.org/users/6239255/items/PXBP8UL8"],"itemData":{"id":1413,"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Pr="00FC686E">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BC7F6A">
        <w:rPr>
          <w:bCs/>
          <w:szCs w:val="24"/>
        </w:rPr>
        <w:instrText xml:space="preserve"> ADDIN ZOTERO_ITEM CSL_CITATION {"citationID":"KSGE5xIE","properties":{"formattedCitation":"(McRae et al., 2008)","plainCitation":"(McRae et al., 2008)","noteIndex":0},"citationItems":[{"id":2547,"uris":["http://zotero.org/users/6239255/items/LDXUXAFD"],"itemData":{"id":2547,"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Pr="0067300A">
        <w:t>(McRae et al., 2008)</w:t>
      </w:r>
      <w:r>
        <w:rPr>
          <w:bCs/>
          <w:szCs w:val="24"/>
        </w:rPr>
        <w:fldChar w:fldCharType="end"/>
      </w:r>
      <w:r>
        <w:rPr>
          <w:bCs/>
          <w:szCs w:val="24"/>
        </w:rPr>
        <w:t xml:space="preserve">, age </w:t>
      </w:r>
      <w:r>
        <w:rPr>
          <w:bCs/>
          <w:szCs w:val="24"/>
        </w:rPr>
        <w:fldChar w:fldCharType="begin"/>
      </w:r>
      <w:r w:rsidR="00BC7F6A">
        <w:rPr>
          <w:bCs/>
          <w:szCs w:val="24"/>
        </w:rPr>
        <w:instrText xml:space="preserve"> ADDIN ZOTERO_ITEM CSL_CITATION {"citationID":"rW9wpsrF","properties":{"formattedCitation":"(Blanchard-Fields et al., 2004)","plainCitation":"(Blanchard-Fields et al., 2004)","noteIndex":0},"citationItems":[{"id":2910,"uris":["http://zotero.org/users/6239255/items/MMRW8MTN"],"itemData":{"id":2910,"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Pr="0067300A">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376EE0">
        <w:rPr>
          <w:bCs/>
          <w:szCs w:val="24"/>
        </w:rPr>
        <w:instrText xml:space="preserve"> ADDIN ZOTERO_ITEM CSL_CITATION {"citationID":"REk9Ex04","properties":{"formattedCitation":"(Aldao et al., 2010)","plainCitation":"(Aldao et al., 2010)","noteIndex":0},"citationItems":[{"id":1383,"uris":["http://zotero.org/users/6239255/items/7PJ2MECG"],"itemData":{"id":1383,"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Pr="0067300A">
        <w:t>(Aldao et al., 2010)</w:t>
      </w:r>
      <w:r>
        <w:rPr>
          <w:bCs/>
          <w:szCs w:val="24"/>
        </w:rPr>
        <w:fldChar w:fldCharType="end"/>
      </w:r>
      <w:r>
        <w:rPr>
          <w:bCs/>
          <w:szCs w:val="24"/>
        </w:rPr>
        <w:t xml:space="preserve">, regulation tendencies (ERQ) </w:t>
      </w:r>
      <w:r>
        <w:rPr>
          <w:bCs/>
          <w:szCs w:val="24"/>
        </w:rPr>
        <w:fldChar w:fldCharType="begin"/>
      </w:r>
      <w:r w:rsidR="00376EE0">
        <w:rPr>
          <w:bCs/>
          <w:szCs w:val="24"/>
        </w:rPr>
        <w:instrText xml:space="preserve"> ADDIN ZOTERO_ITEM CSL_CITATION {"citationID":"6quLRYpj","properties":{"formattedCitation":"(Gross &amp; John, 2003)","plainCitation":"(Gross &amp; John, 2003)","noteIndex":0},"citationItems":[{"id":1971,"uris":["http://zotero.org/users/6239255/items/P9VEKZLF"],"itemData":{"id":1971,"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Pr="00D656A0">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w:t>
      </w:r>
      <w:r>
        <w:rPr>
          <w:bCs/>
          <w:szCs w:val="24"/>
        </w:rPr>
        <w:lastRenderedPageBreak/>
        <w:t>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6EBC1C67" w14:textId="6A461A38" w:rsidR="00A20326" w:rsidRDefault="003A18DB" w:rsidP="007335E6">
      <w:pPr>
        <w:spacing w:after="0" w:line="480" w:lineRule="auto"/>
        <w:ind w:left="0" w:firstLine="720"/>
        <w:rPr>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376EE0">
        <w:rPr>
          <w:szCs w:val="24"/>
        </w:rPr>
        <w:instrText xml:space="preserve"> ADDIN ZOTERO_ITEM CSL_CITATION {"citationID":"yrRNPrrA","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p>
    <w:p w14:paraId="4485F53D" w14:textId="4A66504E" w:rsidR="007335E6" w:rsidRDefault="007335E6" w:rsidP="007335E6">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376EE0">
        <w:rPr>
          <w:szCs w:val="24"/>
        </w:rPr>
        <w:instrText xml:space="preserve"> ADDIN ZOTERO_ITEM CSL_CITATION {"citationID":"v6Ia3tmW","properties":{"formattedCitation":"(Sheppes et al., 2011)","plainCitation":"(Sheppes et al., 2011)","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eppes et al., 2011)</w:t>
      </w:r>
      <w:r>
        <w:rPr>
          <w:szCs w:val="24"/>
        </w:rPr>
        <w:fldChar w:fldCharType="end"/>
      </w:r>
      <w:r w:rsidRPr="008C7178">
        <w:rPr>
          <w:szCs w:val="24"/>
        </w:rPr>
        <w:t xml:space="preserve">. After constructing a series of multilevel linear models and again following an information theoretic </w:t>
      </w:r>
      <w:r w:rsidRPr="008C7178">
        <w:rPr>
          <w:szCs w:val="24"/>
        </w:rPr>
        <w:lastRenderedPageBreak/>
        <w:t>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w:t>
      </w:r>
      <w:r w:rsidR="00CA33B1">
        <w:rPr>
          <w:szCs w:val="24"/>
        </w:rPr>
        <w:t>effectiveness</w:t>
      </w:r>
      <w:r>
        <w:rPr>
          <w:szCs w:val="24"/>
        </w:rPr>
        <w:t xml:space="preserve"> of distraction, but not reappraisal, as an </w:t>
      </w:r>
      <w:r w:rsidR="006021D3">
        <w:rPr>
          <w:szCs w:val="24"/>
        </w:rPr>
        <w:t>ER</w:t>
      </w:r>
      <w:r>
        <w:rPr>
          <w:szCs w:val="24"/>
        </w:rPr>
        <w:t xml:space="preserve"> strategy. Though the extant literature from comparable lab studies should motivate us to expect the efficacy of distraction to increase and reappraisal to decrease as affective intensity increases, </w:t>
      </w:r>
      <w:r w:rsidRPr="008C7178">
        <w:rPr>
          <w:szCs w:val="24"/>
        </w:rPr>
        <w:t xml:space="preserve">our data </w:t>
      </w:r>
      <w:r>
        <w:rPr>
          <w:szCs w:val="24"/>
        </w:rPr>
        <w:t xml:space="preserve">seems to document a deviation from this pattern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 xml:space="preserve">g: distraction appeared to be less </w:t>
      </w:r>
      <w:r w:rsidR="00EC2B97">
        <w:rPr>
          <w:szCs w:val="24"/>
        </w:rPr>
        <w:t>–</w:t>
      </w:r>
      <w:r>
        <w:rPr>
          <w:szCs w:val="24"/>
        </w:rPr>
        <w:t xml:space="preserve"> not more </w:t>
      </w:r>
      <w:r w:rsidR="00EC2B97">
        <w:rPr>
          <w:szCs w:val="24"/>
        </w:rPr>
        <w:t>–</w:t>
      </w:r>
      <w:r>
        <w:rPr>
          <w:szCs w:val="24"/>
        </w:rPr>
        <w:t xml:space="preserve"> successful as affective intensity increased.</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5F906E6B" w14:textId="4864DC55" w:rsidR="008126E0"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 </w:t>
      </w:r>
      <w:r w:rsidR="00861E10">
        <w:rPr>
          <w:szCs w:val="24"/>
        </w:rPr>
        <w:pgNum/>
      </w:r>
      <w:r w:rsidR="00861E10">
        <w:rPr>
          <w:szCs w:val="24"/>
        </w:rPr>
        <w:t>ilm</w:t>
      </w:r>
      <w:r>
        <w:rPr>
          <w:szCs w:val="24"/>
        </w:rPr>
        <w:t xml:space="preserve"> lack of an effect may be due to distraction being less successful </w:t>
      </w:r>
      <w:r>
        <w:rPr>
          <w:szCs w:val="24"/>
        </w:rPr>
        <w:lastRenderedPageBreak/>
        <w:t>than hypothesized in this complex, multimodal experience.</w:t>
      </w:r>
      <w:r w:rsidR="00B720B2" w:rsidRPr="008C7178">
        <w:rPr>
          <w:szCs w:val="24"/>
        </w:rPr>
        <w:t xml:space="preserve"> </w:t>
      </w:r>
      <w:r w:rsidR="0000303C">
        <w:rPr>
          <w:szCs w:val="24"/>
        </w:rPr>
        <w:t>As such, w</w:t>
      </w:r>
      <w:r w:rsidR="002C6E4D">
        <w:rPr>
          <w:szCs w:val="24"/>
        </w:rPr>
        <w:t xml:space="preserve">e </w:t>
      </w:r>
      <w:r w:rsidR="0000303C">
        <w:rPr>
          <w:szCs w:val="24"/>
        </w:rPr>
        <w:t>theorized</w:t>
      </w:r>
      <w:r w:rsidR="002C6E4D">
        <w:rPr>
          <w:szCs w:val="24"/>
        </w:rPr>
        <w:t xml:space="preserve"> that participants exposed to similar information outside of the complex, multimodal environment would likely still demonstrate </w:t>
      </w:r>
      <w:r w:rsidR="006021D3">
        <w:rPr>
          <w:szCs w:val="24"/>
        </w:rPr>
        <w:t>ER</w:t>
      </w:r>
      <w:r w:rsidR="002C6E4D">
        <w:rPr>
          <w:szCs w:val="24"/>
        </w:rPr>
        <w:t xml:space="preserve"> </w:t>
      </w:r>
      <w:r w:rsidR="00131503">
        <w:rPr>
          <w:szCs w:val="24"/>
        </w:rPr>
        <w:t>usage</w:t>
      </w:r>
      <w:r w:rsidR="002C6E4D">
        <w:rPr>
          <w:szCs w:val="24"/>
        </w:rPr>
        <w:t xml:space="preserv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A632A5">
        <w:rPr>
          <w:szCs w:val="24"/>
        </w:rPr>
        <w:t xml:space="preserve"> and asking participants to simulate or forecast how they might self-regulat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p>
    <w:p w14:paraId="2E7F39AA" w14:textId="108A602F"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r w:rsidR="00B7719A">
        <w:rPr>
          <w:szCs w:val="24"/>
        </w:rPr>
        <w:t>w</w:t>
      </w:r>
      <w:r>
        <w:rPr>
          <w:szCs w:val="24"/>
        </w:rPr>
        <w:t xml:space="preserve">e </w:t>
      </w:r>
      <w:r w:rsidR="00D326AE">
        <w:rPr>
          <w:szCs w:val="24"/>
        </w:rPr>
        <w:t>had</w:t>
      </w:r>
      <w:r>
        <w:rPr>
          <w:szCs w:val="24"/>
        </w:rPr>
        <w:t xml:space="preserve"> access to the </w:t>
      </w:r>
      <w:r w:rsidR="00183114">
        <w:rPr>
          <w:szCs w:val="24"/>
        </w:rPr>
        <w:t xml:space="preserve">descriptive </w:t>
      </w:r>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 xml:space="preserve">further emphasize the complications that </w:t>
      </w:r>
      <w:r w:rsidR="00183114">
        <w:rPr>
          <w:szCs w:val="24"/>
        </w:rPr>
        <w:t>dynamic</w:t>
      </w:r>
      <w:r w:rsidR="00C21522">
        <w:rPr>
          <w:szCs w:val="24"/>
        </w:rPr>
        <w:t xml:space="preserve">, multimodal contexts introduce to the </w:t>
      </w:r>
      <w:r w:rsidR="006021D3">
        <w:rPr>
          <w:szCs w:val="24"/>
        </w:rPr>
        <w:t>ER</w:t>
      </w:r>
      <w:r w:rsidR="00C21522">
        <w:rPr>
          <w:szCs w:val="24"/>
        </w:rPr>
        <w:t xml:space="preserve"> space. I</w:t>
      </w:r>
      <w:r>
        <w:rPr>
          <w:szCs w:val="24"/>
        </w:rPr>
        <w:t>n</w:t>
      </w:r>
      <w:r w:rsidR="00245CC6">
        <w:rPr>
          <w:szCs w:val="24"/>
        </w:rPr>
        <w:t xml:space="preserve"> Study</w:t>
      </w:r>
      <w:r>
        <w:rPr>
          <w:szCs w:val="24"/>
        </w:rPr>
        <w:t xml:space="preserve"> 2, a novel set of participants were presented with information about</w:t>
      </w:r>
      <w:r w:rsidR="00B7719A">
        <w:rPr>
          <w:szCs w:val="24"/>
        </w:rPr>
        <w:t xml:space="preserve"> the</w:t>
      </w:r>
      <w:r>
        <w:rPr>
          <w:szCs w:val="24"/>
        </w:rPr>
        <w:t xml:space="preserve"> events</w:t>
      </w:r>
      <w:r w:rsidR="00B7719A">
        <w:rPr>
          <w:szCs w:val="24"/>
        </w:rPr>
        <w:t xml:space="preserve"> that motivated </w:t>
      </w:r>
      <w:r w:rsidR="006021D3">
        <w:rPr>
          <w:szCs w:val="24"/>
        </w:rPr>
        <w:t>ER</w:t>
      </w:r>
      <w:r w:rsidR="00B7719A">
        <w:rPr>
          <w:szCs w:val="24"/>
        </w:rPr>
        <w:t xml:space="preserve"> </w:t>
      </w:r>
      <w:r>
        <w:rPr>
          <w:szCs w:val="24"/>
        </w:rPr>
        <w:t>reported by p</w:t>
      </w:r>
      <w:r w:rsidR="005F2875">
        <w:rPr>
          <w:szCs w:val="24"/>
        </w:rPr>
        <w:t>reliminary study</w:t>
      </w:r>
      <w:r>
        <w:rPr>
          <w:szCs w:val="24"/>
        </w:rPr>
        <w:t xml:space="preserve"> participants</w:t>
      </w:r>
      <w:r w:rsidR="00804B41">
        <w:rPr>
          <w:szCs w:val="24"/>
        </w:rPr>
        <w:t xml:space="preserve"> (</w:t>
      </w:r>
      <w:r w:rsidR="00EC3FBC">
        <w:rPr>
          <w:szCs w:val="24"/>
        </w:rPr>
        <w:t>events available within OSF repository</w:t>
      </w:r>
      <w:r w:rsidR="00B7719A">
        <w:rPr>
          <w:szCs w:val="24"/>
        </w:rPr>
        <w:t xml:space="preserve">), but not the regulatory behaviors participants used, </w:t>
      </w:r>
      <w:r>
        <w:rPr>
          <w:szCs w:val="24"/>
        </w:rPr>
        <w:t xml:space="preserve">and asked to </w:t>
      </w:r>
      <w:r w:rsidR="00F720C7">
        <w:rPr>
          <w:szCs w:val="24"/>
        </w:rPr>
        <w:t>predict</w:t>
      </w:r>
      <w:r>
        <w:rPr>
          <w:szCs w:val="24"/>
        </w:rPr>
        <w:t xml:space="preserve"> </w:t>
      </w:r>
      <w:r w:rsidR="00F720C7">
        <w:rPr>
          <w:szCs w:val="24"/>
        </w:rPr>
        <w:t xml:space="preserve">which </w:t>
      </w:r>
      <w:r>
        <w:rPr>
          <w:szCs w:val="24"/>
        </w:rPr>
        <w:t xml:space="preserve">regulation strategy </w:t>
      </w:r>
      <w:r w:rsidR="00F720C7">
        <w:rPr>
          <w:szCs w:val="24"/>
        </w:rPr>
        <w:t xml:space="preserve">they would </w:t>
      </w:r>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yrs, </w:t>
      </w:r>
      <w:r w:rsidRPr="00BE73D6">
        <w:rPr>
          <w:i/>
          <w:iCs/>
          <w:szCs w:val="24"/>
        </w:rPr>
        <w:t>range</w:t>
      </w:r>
      <w:r w:rsidRPr="008C7178">
        <w:rPr>
          <w:szCs w:val="24"/>
        </w:rPr>
        <w:t xml:space="preserve"> = 18 -75 yrs, </w:t>
      </w:r>
      <w:r w:rsidRPr="008C7178">
        <w:rPr>
          <w:i/>
          <w:szCs w:val="24"/>
        </w:rPr>
        <w:t>sd</w:t>
      </w:r>
      <w:r w:rsidR="00627DB3">
        <w:rPr>
          <w:i/>
          <w:szCs w:val="24"/>
        </w:rPr>
        <w:t xml:space="preserve"> </w:t>
      </w:r>
      <w:r w:rsidRPr="008C7178">
        <w:rPr>
          <w:i/>
          <w:szCs w:val="24"/>
          <w:vertAlign w:val="subscript"/>
        </w:rPr>
        <w:t>age</w:t>
      </w:r>
      <w:r w:rsidRPr="008C7178">
        <w:rPr>
          <w:szCs w:val="24"/>
        </w:rPr>
        <w:t xml:space="preserve"> = 14.31 yrs</w:t>
      </w:r>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w:t>
      </w:r>
      <w:r w:rsidR="00D91A6A">
        <w:rPr>
          <w:szCs w:val="24"/>
        </w:rPr>
        <w:lastRenderedPageBreak/>
        <w:t xml:space="preserve">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9), and scoring a Q Recaptcha Score lower than 0.7, indicating significant bot activity (</w:t>
      </w:r>
      <w:r w:rsidRPr="00BE73D6">
        <w:rPr>
          <w:i/>
          <w:iCs/>
          <w:szCs w:val="24"/>
        </w:rPr>
        <w:t>n</w:t>
      </w:r>
      <w:r w:rsidRPr="008C7178">
        <w:rPr>
          <w:szCs w:val="24"/>
        </w:rPr>
        <w:t xml:space="preserve"> = 2). Participants were paid at a rate of $10.25/hr. </w:t>
      </w:r>
    </w:p>
    <w:p w14:paraId="1FAB05EF" w14:textId="3D6B6E8C"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valenced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r w:rsidR="00D729E1" w:rsidRPr="00D729E1">
        <w:rPr>
          <w:szCs w:val="24"/>
        </w:rPr>
        <w:t>mak</w:t>
      </w:r>
      <w:r w:rsidR="00D729E1">
        <w:rPr>
          <w:szCs w:val="24"/>
        </w:rPr>
        <w:t>ing</w:t>
      </w:r>
      <w:r w:rsidR="00D729E1" w:rsidRPr="00D729E1">
        <w:rPr>
          <w:szCs w:val="24"/>
        </w:rPr>
        <w:t xml:space="preserve"> an effort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w:t>
      </w:r>
      <w:r w:rsidR="00D729E1" w:rsidRPr="00D729E1">
        <w:rPr>
          <w:szCs w:val="24"/>
        </w:rPr>
        <w:lastRenderedPageBreak/>
        <w:t>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completed individual difference measures</w:t>
      </w:r>
      <w:r w:rsidR="00793BCC">
        <w:rPr>
          <w:szCs w:val="24"/>
        </w:rPr>
        <w:t>, including the Emotion Regulation Questionnaire</w:t>
      </w:r>
      <w:r w:rsidR="00F720C7">
        <w:rPr>
          <w:szCs w:val="24"/>
        </w:rPr>
        <w:t xml:space="preserve"> (ERQ)</w:t>
      </w:r>
      <w:r w:rsidR="00793BCC">
        <w:rPr>
          <w:szCs w:val="24"/>
        </w:rPr>
        <w:t xml:space="preserve">, the Difficulties with </w:t>
      </w:r>
      <w:r w:rsidR="00793BCC">
        <w:rPr>
          <w:szCs w:val="24"/>
        </w:rPr>
        <w:lastRenderedPageBreak/>
        <w:t>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r w:rsidR="00AA18EC" w:rsidRPr="00AA18EC">
        <w:rPr>
          <w:i/>
          <w:iCs/>
          <w:szCs w:val="24"/>
        </w:rPr>
        <w:t>median</w:t>
      </w:r>
      <w:r w:rsidR="009F52D2">
        <w:rPr>
          <w:szCs w:val="24"/>
        </w:rPr>
        <w:t xml:space="preserve"> = 31.5 minutes, </w:t>
      </w:r>
      <w:r w:rsidR="009F52D2" w:rsidRPr="00BE73D6">
        <w:rPr>
          <w:i/>
          <w:iCs/>
          <w:szCs w:val="24"/>
        </w:rPr>
        <w:t>sd</w:t>
      </w:r>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73E26646"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376EE0">
        <w:rPr>
          <w:szCs w:val="24"/>
        </w:rPr>
        <w:instrText xml:space="preserve"> ADDIN ZOTERO_ITEM CSL_CITATION {"citationID":"ZvSvGNIu","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376EE0">
        <w:rPr>
          <w:szCs w:val="24"/>
        </w:rPr>
        <w:instrText xml:space="preserve"> ADDIN ZOTERO_ITEM CSL_CITATION {"citationID":"512dpecX","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AsPredicted</w:t>
      </w:r>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481125BA"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ould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BE73D6">
        <w:rPr>
          <w:bCs/>
          <w:i/>
          <w:iCs/>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w:t>
      </w:r>
      <w:r w:rsidR="00A73457">
        <w:rPr>
          <w:bCs/>
          <w:szCs w:val="24"/>
        </w:rPr>
        <w:t>4.6</w:t>
      </w:r>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62570" w:rsidRPr="00A62570">
        <w:rPr>
          <w:bCs/>
          <w:szCs w:val="24"/>
        </w:rPr>
        <w:lastRenderedPageBreak/>
        <w:t>(</w:t>
      </w:r>
      <w:r w:rsidR="00A62570" w:rsidRPr="00BE73D6">
        <w:rPr>
          <w:bCs/>
          <w:i/>
          <w:iCs/>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62570" w:rsidRPr="00BE73D6">
        <w:rPr>
          <w:bCs/>
          <w:i/>
          <w:iCs/>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r w:rsidR="00A62570" w:rsidRPr="00BE73D6">
        <w:rPr>
          <w:bCs/>
          <w:i/>
          <w:iCs/>
          <w:szCs w:val="24"/>
        </w:rPr>
        <w:t>t</w:t>
      </w:r>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BE73D6">
        <w:rPr>
          <w:bCs/>
          <w:i/>
          <w:iCs/>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r w:rsidR="00E163E0">
        <w:rPr>
          <w:bCs/>
          <w:szCs w:val="24"/>
        </w:rPr>
        <w:t xml:space="preserve">, </w:t>
      </w:r>
      <w:r w:rsidR="00A62570" w:rsidRPr="00A62570">
        <w:rPr>
          <w:bCs/>
          <w:szCs w:val="24"/>
        </w:rPr>
        <w:t xml:space="preserve"> </w:t>
      </w:r>
      <w:r w:rsidR="00A62570" w:rsidRPr="00BE73D6">
        <w:rPr>
          <w:bCs/>
          <w:i/>
          <w:iCs/>
          <w:szCs w:val="24"/>
        </w:rPr>
        <w:t>x</w:t>
      </w:r>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0FFB15C7"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p>
    <w:p w14:paraId="1500E9B8" w14:textId="5B37D39E" w:rsidR="00BA2525" w:rsidRDefault="004B0D7D" w:rsidP="009F52D2">
      <w:pPr>
        <w:spacing w:after="0" w:line="480" w:lineRule="auto"/>
        <w:ind w:left="0" w:firstLine="720"/>
        <w:rPr>
          <w:bCs/>
          <w:szCs w:val="24"/>
        </w:rPr>
      </w:pPr>
      <w:r>
        <w:rPr>
          <w:b/>
          <w:szCs w:val="24"/>
        </w:rPr>
        <w:lastRenderedPageBreak/>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577985" w:rsidRPr="00BE73D6">
        <w:rPr>
          <w:bCs/>
          <w:i/>
          <w:iCs/>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r w:rsidR="00577985" w:rsidRPr="00BE73D6">
        <w:rPr>
          <w:bCs/>
          <w:i/>
          <w:iCs/>
          <w:szCs w:val="24"/>
        </w:rPr>
        <w:t>t</w:t>
      </w:r>
      <w:r w:rsidR="00577985" w:rsidRPr="00577985">
        <w:rPr>
          <w:bCs/>
          <w:szCs w:val="24"/>
        </w:rPr>
        <w:t>(</w:t>
      </w:r>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2E23389C"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The different results observed in these </w:t>
      </w:r>
      <w:r w:rsidR="00E60680">
        <w:rPr>
          <w:szCs w:val="24"/>
        </w:rPr>
        <w:t>studie</w:t>
      </w:r>
      <w:r>
        <w:rPr>
          <w:szCs w:val="24"/>
        </w:rPr>
        <w:t xml:space="preserve">s are difficult to compare, though, as </w:t>
      </w:r>
      <w:r w:rsidR="004361BA">
        <w:rPr>
          <w:szCs w:val="24"/>
        </w:rPr>
        <w:t>many</w:t>
      </w:r>
      <w:r>
        <w:rPr>
          <w:szCs w:val="24"/>
        </w:rPr>
        <w:t xml:space="preserve"> features differ between the approaches. 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that </w:t>
      </w:r>
      <w:r>
        <w:rPr>
          <w:szCs w:val="24"/>
        </w:rPr>
        <w:lastRenderedPageBreak/>
        <w:t>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655584A7"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 xml:space="preserve">strategy usag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and </w:t>
      </w:r>
      <w:r>
        <w:rPr>
          <w:szCs w:val="24"/>
        </w:rPr>
        <w:lastRenderedPageBreak/>
        <w:t xml:space="preserve">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yrs,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yrs, </w:t>
      </w:r>
      <w:r w:rsidRPr="008C7178">
        <w:rPr>
          <w:i/>
          <w:szCs w:val="24"/>
        </w:rPr>
        <w:t>sd</w:t>
      </w:r>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yrs</w:t>
      </w:r>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r w:rsidR="00900CF5">
        <w:rPr>
          <w:szCs w:val="24"/>
        </w:rPr>
        <w:t>Pavlovia</w:t>
      </w:r>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r w:rsidR="00E46207">
        <w:rPr>
          <w:i/>
          <w:iCs/>
          <w:szCs w:val="24"/>
        </w:rPr>
        <w:t xml:space="preserve">median </w:t>
      </w:r>
      <w:r w:rsidR="00E46207">
        <w:rPr>
          <w:szCs w:val="24"/>
        </w:rPr>
        <w:t xml:space="preserve"> = 3, </w:t>
      </w:r>
      <w:r w:rsidR="00E46207">
        <w:rPr>
          <w:i/>
          <w:iCs/>
          <w:szCs w:val="24"/>
        </w:rPr>
        <w:t xml:space="preserve">sd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via a priori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 xml:space="preserve">rolific to account for </w:t>
      </w:r>
      <w:r w:rsidR="00994776">
        <w:rPr>
          <w:szCs w:val="24"/>
        </w:rPr>
        <w:lastRenderedPageBreak/>
        <w:t>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43347B9A"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Participants completed a web browser-based task built primarily with jsPsyc</w:t>
      </w:r>
      <w:r w:rsidR="006660F3">
        <w:rPr>
          <w:bCs/>
          <w:szCs w:val="24"/>
        </w:rPr>
        <w:t xml:space="preserve">h v7.0 </w:t>
      </w:r>
      <w:r w:rsidR="006660F3">
        <w:rPr>
          <w:bCs/>
          <w:szCs w:val="24"/>
        </w:rPr>
        <w:fldChar w:fldCharType="begin"/>
      </w:r>
      <w:r w:rsidR="00376EE0">
        <w:rPr>
          <w:bCs/>
          <w:szCs w:val="24"/>
        </w:rPr>
        <w:instrText xml:space="preserve"> ADDIN ZOTERO_ITEM CSL_CITATION {"citationID":"44qiNOpV","properties":{"formattedCitation":"(De Leeuw et al., 2023)","plainCitation":"(De Leeuw et al., 2023)","noteIndex":0},"citationItems":[{"id":5,"uris":["http://zotero.org/users/6239255/items/FL9BMH7Q"],"itemData":{"id":5,"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6660F3" w:rsidRPr="006660F3">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xml:space="preserve">. Video order was randomized. After each video, participants </w:t>
      </w:r>
      <w:r>
        <w:rPr>
          <w:bCs/>
          <w:szCs w:val="24"/>
        </w:rPr>
        <w:lastRenderedPageBreak/>
        <w:t>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r w:rsidR="00C25BA7">
        <w:rPr>
          <w:bCs/>
          <w:i/>
          <w:szCs w:val="24"/>
        </w:rPr>
        <w:t>Superhost</w:t>
      </w:r>
      <w:r w:rsidR="00673E31">
        <w:rPr>
          <w:bCs/>
          <w:i/>
          <w:szCs w:val="24"/>
        </w:rPr>
        <w:t xml:space="preserve"> </w:t>
      </w:r>
      <w:r w:rsidR="00673E31">
        <w:rPr>
          <w:bCs/>
          <w:iCs/>
          <w:szCs w:val="24"/>
        </w:rPr>
        <w:t>(</w:t>
      </w:r>
      <w:r w:rsidR="00AE7182">
        <w:rPr>
          <w:bCs/>
          <w:iCs/>
          <w:szCs w:val="24"/>
        </w:rPr>
        <w:t>Superchill</w:t>
      </w:r>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r w:rsidR="00C21314" w:rsidRPr="00485060">
        <w:rPr>
          <w:bCs/>
          <w:i/>
          <w:szCs w:val="24"/>
          <w:vertAlign w:val="subscript"/>
        </w:rPr>
        <w:t>Marshes</w:t>
      </w:r>
      <w:r w:rsidR="00C21314">
        <w:rPr>
          <w:bCs/>
          <w:i/>
          <w:szCs w:val="24"/>
          <w:vertAlign w:val="subscript"/>
        </w:rPr>
        <w:t xml:space="preserve"> </w:t>
      </w:r>
      <w:r w:rsidR="00C21314">
        <w:rPr>
          <w:bCs/>
          <w:szCs w:val="24"/>
        </w:rPr>
        <w:t xml:space="preserve"> =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r w:rsidR="00C21314">
        <w:rPr>
          <w:bCs/>
          <w:i/>
          <w:szCs w:val="24"/>
          <w:vertAlign w:val="subscript"/>
        </w:rPr>
        <w:t xml:space="preserve">Superhost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r w:rsidR="00453A37" w:rsidRPr="00BE73D6">
        <w:rPr>
          <w:bCs/>
          <w:i/>
          <w:szCs w:val="24"/>
          <w:vertAlign w:val="subscript"/>
        </w:rPr>
        <w:t>Marshes</w:t>
      </w:r>
      <w:r w:rsidR="00453A37">
        <w:rPr>
          <w:bCs/>
          <w:i/>
          <w:szCs w:val="24"/>
          <w:vertAlign w:val="subscript"/>
        </w:rPr>
        <w:t xml:space="preserve"> </w:t>
      </w:r>
      <w:r w:rsidR="00453A37">
        <w:rPr>
          <w:bCs/>
          <w:szCs w:val="24"/>
        </w:rPr>
        <w:t xml:space="preserve"> =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r w:rsidR="00453A37">
        <w:rPr>
          <w:bCs/>
          <w:i/>
          <w:szCs w:val="24"/>
          <w:vertAlign w:val="subscript"/>
        </w:rPr>
        <w:t xml:space="preserve">Superhost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 xml:space="preserve">Which </w:t>
      </w:r>
      <w:r w:rsidR="004454BA" w:rsidRPr="004454BA">
        <w:rPr>
          <w:bCs/>
          <w:szCs w:val="24"/>
        </w:rPr>
        <w:lastRenderedPageBreak/>
        <w:t>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Participants responded to this question by selecting either “Reappraisal”, “Distraction”, or “Neither”. The order in which these options appeared were randomized for each participant. Reminders of what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w:t>
      </w:r>
      <w:r w:rsidR="00CE2307">
        <w:rPr>
          <w:bCs/>
          <w:szCs w:val="24"/>
        </w:rPr>
        <w:lastRenderedPageBreak/>
        <w:t xml:space="preserve">still from each clip was centrally-placed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r w:rsidR="0043784E" w:rsidRPr="00E9258A">
        <w:rPr>
          <w:i/>
          <w:iCs/>
          <w:szCs w:val="24"/>
        </w:rPr>
        <w:t>sd</w:t>
      </w:r>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77512F01"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376EE0">
        <w:rPr>
          <w:szCs w:val="24"/>
        </w:rPr>
        <w:instrText xml:space="preserve"> ADDIN ZOTERO_ITEM CSL_CITATION {"citationID":"xdouIw6m","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Pr="0047236C">
        <w:t>(Bates et al., 2015)</w:t>
      </w:r>
      <w:r>
        <w:rPr>
          <w:szCs w:val="24"/>
        </w:rPr>
        <w:fldChar w:fldCharType="end"/>
      </w:r>
      <w:r w:rsidRPr="008C7178">
        <w:rPr>
          <w:szCs w:val="24"/>
        </w:rPr>
        <w:t xml:space="preserve"> in R </w:t>
      </w:r>
      <w:r>
        <w:rPr>
          <w:szCs w:val="24"/>
        </w:rPr>
        <w:fldChar w:fldCharType="begin"/>
      </w:r>
      <w:r w:rsidR="00376EE0">
        <w:rPr>
          <w:szCs w:val="24"/>
        </w:rPr>
        <w:instrText xml:space="preserve"> ADDIN ZOTERO_ITEM CSL_CITATION {"citationID":"q0So4Nwe","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47236C">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AsPredicted</w:t>
      </w:r>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r w:rsidR="00607B5A">
        <w:rPr>
          <w:bCs/>
          <w:i/>
          <w:iCs/>
          <w:szCs w:val="24"/>
        </w:rPr>
        <w:t>t</w:t>
      </w:r>
      <w:r w:rsidR="00607B5A">
        <w:rPr>
          <w:bCs/>
          <w:szCs w:val="24"/>
        </w:rPr>
        <w:t xml:space="preserve">(948.1) = 6.61, </w:t>
      </w:r>
      <w:r w:rsidR="00607B5A">
        <w:rPr>
          <w:bCs/>
          <w:i/>
          <w:iCs/>
          <w:szCs w:val="24"/>
        </w:rPr>
        <w:t>p</w:t>
      </w:r>
      <w:r w:rsidR="00607B5A">
        <w:rPr>
          <w:bCs/>
          <w:szCs w:val="24"/>
        </w:rPr>
        <w:t xml:space="preserve"> &lt; 0.001). The average baseline intensity (i.e., intensity assessed prior to each video) was 27.4 pts </w:t>
      </w:r>
      <w:r w:rsidR="00607B5A">
        <w:rPr>
          <w:bCs/>
          <w:szCs w:val="24"/>
        </w:rPr>
        <w:lastRenderedPageBreak/>
        <w:t>(</w:t>
      </w:r>
      <w:r w:rsidR="00607B5A">
        <w:rPr>
          <w:bCs/>
          <w:i/>
          <w:iCs/>
          <w:szCs w:val="24"/>
        </w:rPr>
        <w:t>median</w:t>
      </w:r>
      <w:r w:rsidR="00607B5A">
        <w:rPr>
          <w:bCs/>
          <w:szCs w:val="24"/>
        </w:rPr>
        <w:t xml:space="preserve"> = 19, </w:t>
      </w:r>
      <w:r w:rsidR="00607B5A">
        <w:rPr>
          <w:bCs/>
          <w:i/>
          <w:iCs/>
          <w:szCs w:val="24"/>
        </w:rPr>
        <w:t xml:space="preserve">sd </w:t>
      </w:r>
      <w:r w:rsidR="00607B5A">
        <w:rPr>
          <w:bCs/>
          <w:szCs w:val="24"/>
        </w:rPr>
        <w:t xml:space="preserve"> = 27.0) while the average post-exposure intensity was 47.1 pts (</w:t>
      </w:r>
      <w:r w:rsidR="00607B5A">
        <w:rPr>
          <w:bCs/>
          <w:i/>
          <w:iCs/>
          <w:szCs w:val="24"/>
        </w:rPr>
        <w:t>median</w:t>
      </w:r>
      <w:r w:rsidR="00607B5A">
        <w:rPr>
          <w:bCs/>
          <w:szCs w:val="24"/>
        </w:rPr>
        <w:t xml:space="preserve"> = 50, </w:t>
      </w:r>
      <w:r w:rsidR="00607B5A">
        <w:rPr>
          <w:bCs/>
          <w:i/>
          <w:iCs/>
          <w:szCs w:val="24"/>
        </w:rPr>
        <w:t xml:space="preserve">sd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w:t>
      </w:r>
      <w:r w:rsidR="00040ACE">
        <w:rPr>
          <w:bCs/>
          <w:szCs w:val="24"/>
        </w:rPr>
        <w:lastRenderedPageBreak/>
        <w:t xml:space="preserve">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70490958"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PuizPG0QUMW&#10;sHW0A2+yXG5XO6XW7Xe8Xm9Xu+X2/X/AYHBYPCYXDYfEYnFYvGY3HY/IUGAggD/gQAgkFg0HhEJh&#10;ULhkNh0PiERiUTikVi0XjEZjUbjkdi6GkCwkUFQElJEnAUpj0rlktl0vmExmUzmk1m03nE5nU7nk&#10;9n0/oFBoVDolFo1HpFJpVLplNp1PqFRqVTqlVq1XrFZrVbrldr1fsFhsVjslls1ntELgT/tNtt1v&#10;lZmuSbukFUV3Ld5lICuF9v1/wGBwWDwmFw2HxGJxWLxmNx2PyGRyWTymVy2XzGZzWbzlNgK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&#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wAAAAsAAAALAAAACwAAAAsAAAALAAAACwAAAA7wAAAGkBAAB3AQAAlAEAAJYBAACtAQAA&#10;3AEAAOEBAADYAQAAmgEAAL0BAAB8AQAA1gEAANoBAACcAQAAnAEAALAAAACwAAAAsAAAALAAAACw&#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5vh+ux6Pt4vp3LByJqTzWbTecTmdTueT2fT+gUGhUOiUWjUekREPAoTEEMFIBgIAB&#10;4JAikzhwu18P5/gBeOdVOV7t6r2WzWe0Wm1Wu2W23W+4XGMFQPGoFgQHBYGgUFgcB3LAYHBYPCYX&#10;DYfEQSBV3E43HUe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eb4frsej7eL6dywciak81m03nE5nU7nk9n0/oFBoVDolFo1H&#10;pERDwKExBDBSAYCAAeCQIpM4cLtfD+f4AXjnVTle7eq9ls1ntFptVrtltt1vuFxjBUDxqBYEBwWB&#10;oFBYHAdywGBwWDwmFw2HxEEgVdxONx1H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Hm+H67Ho+3i+ncsHImpPNZtN5xOZ1O5&#10;5PZ9P6BQaFQ6JRaNR6REQ8ChMQQwUgGAgAHgkCKTOHC7Xw/n+AF451U5Xu3qvZbNZ7RabVa7Zbbd&#10;b7hcYwVA8agWBAcFgaBQWBwHcsBgcFg8JhcNh8RBIFXcTjcdR4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5vh+ux6Pt4vp3&#10;LByJqTzWbTecTmdTueT2fT+gUGhUOiUWjUekREPAoTEEMFIBgIAB4JAikzhwu18P5/gBeOdVOV7t&#10;6r2WzWe0Wm1Wu2W23W+4XGMFQPGoFgQHBYGgUFgcB3LAYHBYPCYXDYfEQSBV3E43HUe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eb4frsej7eL6dywciak81m03nE5nU7nk9n0/oFBoVDolFo1HpERDwKExBDBSAYCAAeCQIpM4&#10;cLtfD+f4AXjnVTle7eq9ls1ntFptVrtltt1vuFxjBUDxqBYEBwWBoFBYHAdywGBwWDwmFw2HxEEg&#10;VdxONx1H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Hm+H67Ho+3i+ncsHImpPNZtN5xOZ1O55PZ9P6BQaFQ6JRaNR6REQ8Ch&#10;MQQwUgGAgAHgkCKTOHC7Xw/n+AF451U5Xu3qvZbNZ7RabVa7Zbbdb7hcYwVA8agWBAcFgaBQWBwH&#10;csBgcFg8JhcNh8RBIFXcTjcdR4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5vh+ux6Pt4vp3LByJqTzWbTecTmdTueT2fT+g&#10;UGhUOiUWjUekREPAoTEEMFIBgIAB4JAikzhwu18P5/gBeOdVOV7t6r2WzWe0Wm1Wu2W23W+4XGMF&#10;QPGoFgQHBYGgUFgcB3LAYHBYPCYXDYfEQSBV3E43HUe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eb4frsej7eL6dywciak8&#10;1m03nE5nU7nk9n0/oFBoVDolFo1HpERDwKExBDBSAYCAAeCQIpM4cLtfD+f4AXjnVTle7eq9ls1n&#10;tFptVrtltt1vuFxjBUDxqBYEBwWBoFBYHAdywGBwWDwmFw2HxEEgVdxONx1H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Hm+&#10;H67Ho+3i+ncsHImpPNZtN5xOZ1O55PZ9P6BQaFQ6JRaNR6REQ8ChMQQwUgGAgAHgkCKTOHC7Xw/n&#10;+AF451U5Xu3qvZbNZ7RabVa7Zbbdb7hcYwVA8agWBAcFgaBQWBwHcsBgcFg8JhcNh8RBIFXcTjcd&#10;R4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5vh+ux6Pt4vp3LByJqTzWbTecTmdTueT2fT+gUGhUOiUWjUekREPAoTEEMFIB&#10;gIAB4JAikzhwu18P5/gBeOdVOV7t6r2WzWe0Wm1Wu2W23W+4XGMFQPGoFgQHBYGgUFgcB3LAYHBY&#10;PCYXDYfEQSBV3E43HUe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eb4frsej7eL6dywciak81m03nE5nU7nk9n0/oFBoVDol&#10;Fo1HpERDwKExBDBSAYCAAeCQIpM4cLtfD+f4AXjnVTle7eq9ls1ntFptVrtltt1vuFxjBUDxqBYE&#10;BwWBoFBYHAdywGBwWDwmFw2HxEEgVdxONx1H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Hm+H67Ho+3i+ncsHImpPNZtN5xO&#10;Z1O55PZ9P6BQaFQ6JRaNR6REQ8ChMQQwUgGAgAHgkCKTOHC7Xw/n+AF451U5Xu3qvZbNZ7RabVa7&#10;Zbbdb7hcYwVA8agWBAcFgaBQWBwHcsBgcFg8JhcNh8RBIFXcTjcdR4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5vh+ux6Pt&#10;4vp3LByJqTzWbTecTmdTueT2fT+gUGhUOiUWjUekREPAoTEEMFIBgIAB4JAikzhwu18P5/gBeOdV&#10;OV7t6r2WzWe0Wm1Wu2W23W+4XGMFQPGoFgQHBYGgUFgcB3LAYHBYPCYXDYfEQSBV3E43HUe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G47How2+7gI+38HHS9ZPNZt&#10;N5xOZ1O55PZ9P6BQaFQ6JRaNR6REXqCAI6woCQSBQGWBgG6TOFKznG+n6/ws63sCny/avZbNZ7Ra&#10;bVa7Zbbdb7hcYw4wwC36BAEQRGFBAEgVcsBgcFg8JhcNh8RBIE/8TjcdSI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uOx6M&#10;Nvu4CPt/Bx0vWTzWbTecTmdTueT2fT+gUGhUOiUWjUekRF6ggCOsKAkEgUBlgYBukzhSs5xvp+v8&#10;LOt7Ap8v2r2WzWe0Wm1Wu2W23W+4XGMOMMAt+gQBEERhQQBIFXLAYHBYPCYXDYfEQSBP/E43HUi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bjsejDb7uAj7fwcdL1k81m03nE5nU7nk9n0/oFBoVDolFo1HpEReoIAjrCgJBIFA&#10;ZYGAbpM4UrOcb6fr/CzrewKfL9q9ls1ntFptVrtltt1vuFxjDjDALfoEARBEYUEASBVywGBwWDwm&#10;Fw2HxEEgT/xONx1I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G47How2+7gI+38HHS9ZPNZtN5xOZ1O55PZ9P6BQaFQ6JRaN&#10;R6REXqCAI6woCQSBQGWBgG6TOFKznG+n6/ws63sCny/avZbNZ7RabVa7Zbbdb7hcYw4wwC36BAEQ&#10;RGFBAEgVcsBgcFg8JhcNh8RBIE/8TjcdSI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uOx6MNvu4CPt/Bx0vWTzWbTecTmdT&#10;ueT2fT+gUGhUOiUWjUekRF6ggCOsKAkEgUBlgYBukzhSs5xvp+v8LOt7Ap8v2r2WzWe0Wm1Wu2W2&#10;3W+4XGMOMMAt+gQBEERhQQBIFXLAYHBYPCYXDYfEQSBP/E43HUi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bjsejDb7uAj7&#10;fwcdL1k81m03nE5nU7nk9n0/oFBoVDolFo1HpEReoIAjrCgJBIFAZYGAbpM4UrOcb6fr/CzrewKf&#10;L9q9ls1ntFptVrtltt1vuFxjDjDALfoEARBEYUEASBVywGBwWDwmFw2HxEEgT/xONx1I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G47How2+7gI+38HHS9ZPNZtN5xOZ1O55PZ9P6BQaFQ6JRaNR6REXqCAI6woCQSBQGWBgG6T&#10;OFKznG+n6/ws63sCny/avZbNZ7RabVa7Zbbdb7hcYw4wwC36BAEQRGFBAEgVcsBgcFg8JhcNh8RB&#10;IE/8TjcdSI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uOx6MNvu4CPt/Bx0vWTzWbTecTmdTueT2fT+gUGhUOiUWjUekRF6g&#10;gCOsKAkEgUBlgYBukzhSs5xvp+v8LOt7Ap8v2r2WzWe0Wm1Wu2W23W+4XGMOMMAt+gQBEERhQQBI&#10;FXLAYHBYPCYXDYfEQSBP/E43HUi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bjsejDb7uAj7fwcdL1k81m03nE5nU7nk9n0/&#10;oFBoVDolFo1HpEReoIAjrCgJBIFAZYGAbpM4UrOcb6fr/CzrewKfL9q9ls1ntFptVrtltt1vuFxj&#10;DjDALfoEARBEYUEASBVywGBwWDwmFw2HxEEgT/xONx1I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G47How2+7gI+38HHS9Z&#10;PNZtN5xOZ1O55PZ9P6BQaFQ6JRaNR6REXqCAI6woCQSBQGWBgG6TOFKznG+n6/ws63sCny/avZbN&#10;Z7RabVa7Zbbdb7hcYw4wwC36BAEQRGFBAEgVcsBgcFg8JhcNh8RBIE/8TjcdSI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u&#10;Ox6MNvu4CPt/Bx0vWTzWbTecTmdTueT2fT+gUGhUOiUWjUekRF6ggCOsKAkEgUBlgYBukzhSs5xv&#10;p+v8LOt7Ap8v2r2WzWe0Wm1Wu2W23W+4XGMOMMAt+gQBEERhQQBIFXLAYHBYPCYXDYfEQSBP/E43&#10;HUi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bjsejDb7uAj7fwcdL1k81m03nE5nU7nk9n0/oFBoVDolFo1HpEReoIAjrCgJ&#10;BIFAZYGAbpM4UrOcb6fr/CzrewKfL9q9ls1ntFptVrtltt1vuFxjDjDALfoEARBEYUEASBVywGBw&#10;WDwmFw2HxEEgT/xONx1I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uOx6MNvu4CPt/Bx0vWTzWbTecTmdTueT2fT+gUGhUOiUWjUekRF6g&#10;gCOsKAkEgUBlgYBukzhSs5xvp+v8LOt7Ap8v2r2WzWe0Wm1Wu2W23W+4XGMOMMAt+gQBEERhQQBI&#10;FXLAYHBYPCYXDYfEQSBP/E43HUi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bjsejDb7uAj7fwcdL1k81m03nE5nU7nk9n0/&#10;oFBoVDolFo1HpEReoIAjrCgJBIFAZYGAbpM4UrOcb6fr/CzrewKfL9q9ls1ntFptVrtltt1vuFxj&#10;DjDALfoEARBEYUEASBVywGBwWDwmFw2HxEEgT/xONx1I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G47How2+7gI+38HHS9Z&#10;PNZtN5xOZ1O55PZ9P6BQaFQ6JRaNR6REXqCAI6woCQSBQGWBgG6TOFKznG+n6/ws63sCny/avZbN&#10;Z7RabVa7Zbbdb7hcYw4wwC36BAEQRGFBAEgVcsBgcFg8JhcNh8RBIE/8TjcdSI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u&#10;Ox6MNvu4CPt/Bx0vWTzWbTecTmdTueT2fT+gUGhUOiUWjUekRF6ggCOsKAkEgUBlgYBukzhSs5xv&#10;p+v8LOt7Ap8v2r2WzWe0Wm1Wu2W23W+4XGMOMMAt+gQBEERhQQBIFXLAYHBYPCYXDYfEQSBP/E43&#10;HUi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bjsejDb7uAj7fwcdL1k81m03nE5nU7nk9n0/oFBoVDolFo1HpEReoIAjrCgJ&#10;BIFAZYGAbpM4UrOcb6fr/CzrewKfL9q9ls1ntFptVrtltt1vuFxjDjDALfoEARBEYUEASBVywGBw&#10;WDwmFw2HxEEgT/xONx1I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3w4Gc4kANYKIxcYJPM5pNZtN5xOZ1O55PZ9P6BQaFQ6JRaN&#10;R4M+Xu7XI21nBRMoH7SJy2jAA5fMapW65Xa9X7BYbFY7JZbNZ6+3WkoK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8OBnOJADWCiMX&#10;GCTzOaTWbTecTmdTueT2fT+gUGhUOiUWjUeDPl7u1yNtZwUTKB+0ictowAOXzGqVuuV2vV+wWGxW&#10;OyWWzWevt1pKC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fDgZziQA1gojFxgk8zmk1m03nE5nU7nk9n0/oFBoVDolFo1Hgz5e7tcj&#10;bWcFEygftInLaMADl8xqlbrldr1fsFhsVjslls1nr7daSg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3w4Gc4kANYKIxcYJPM5pNZt&#10;N5xOZ1O55PZ9P6BQaFQ6JRaNR4M+Xu7XI21nBRMoH7SJy2jAA5fMapW65Xa9X7BYbFY7JZbNZ6+3&#10;WkoK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8OBnOJADWCiMXGCTzOaTWbTecTmdTueT2fT+gUGhUOiUWjUeDPl7u1yNtZwUTKB+0&#10;ictowAOXzGqVuuV2vV+wWGxWOyWWzWevt1pKC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fDgZziQA1gojFxgk8zmk1m03nE5nU7nk&#10;9n0/oFBoVDolFo1Hgz5e7tcjbWcFEygftInLaMADl8xqlbrldr1fsFhsVjslls1nr7daSg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3w4Gc4kANYKIxcYJPM5pNZtN5xOZ1O55PZ9P6BQaFQ6JRaNR4M+Xu7XI21nBRMoH7SJy2jAA5fM&#10;apW65Xa9X7BYbFY7JZbNZ6+3WkoK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8OBnOJADWCiMXGCTzOaTWbTecTmdTueT2fT+gUGhU&#10;OiUWjUeDPl7u1yNtZwUTKB+0ictowAOXzGqVuuV2vV+wWGxWOyWWzWevt1pKC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fDgZziQA&#10;1gojFxgk8zmk1m03nE5nU7nk9n0/oFBoVDolFo1Hgz5e7tcjbWcFEygftInLaMADl8xqlbrldr1f&#10;sFhsVjslls1nr7daSg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3w4Gc4kANYKIxcYJPM5pNZtN5xOZ1O55PZ9P6BQaFQ6JRaNR4M+&#10;Xu7XI21nBRMoH7SJy2jAA5fMapW65Xa9X7BYbFY7JZbNZ6+3WkoK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8OBnOJADWCiMXGCTz&#10;OaTWbTecTmdTueT2fT+gUGhUOiUWjUeDPl7u1yNtZwUTKB+0ictowAOXzGqVuuV2vV+wWGxWOyWW&#10;zWevt1pKC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fDgZziQA1gojFxgk8zmk1m03nE5nU7nk9n0/oFBoVDolFo1Hgz5e7tcjbWcF&#10;EygftInLaMADl8xqlbrldr1fsFhsVjslls1nr7daSg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3w4Gc4kANYKIxcYJPM5pNZtN5xO&#10;Z1O55PZ9P6BQaFQ6JRaNR4M+Xu7XI21nBRMoH7SJy2jAA5fMapW65Xa9X7BYbFY7JZbNZ6+3WkoK&#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8OBnOJADWCiMXGCTzOaTWbTecTmdTueT2fT+gUGhUOiUWjUeDPl7u1yNtZwUTKB+0icto&#10;wAOXzGqVuuV2vV+wWGxWOyWWzWevt1pKC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fDgZziQA1gojFxgk8zmk1m03nE5nU7nk9n0/&#10;oFBoVDolFo1Hgz5e7tcjbWcFEygftInLaMADl8xqlbrldr1fsFhsVjslls1nr7daSg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3w4&#10;Gc4kANYKIxcYJPM5pNZtN5xOZ1O55PZ9P6BQaFQ6JRaNR4M+Xu7XI21nBRMoH7SJy2jAA5fMapW6&#10;5Xa9X7BYbFY7JZbNZ6+3WkoK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8OBnOJADWCiMXGCTzOaTWbTecTmdTueT2fT+gUGhUOiUW&#10;jUeDPl7u1yNtZwUTKB+0ictowAOXzGqVuuV2vV+wWGxWOyWWzWevt1pKC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abtcpJWSTgpLEguk8zmk1m03nE5nU7nk9n0/oFBoVDol&#10;Fo1HgzxfL3YjjbcFchhRFInIcT54l8xqlbrldr1fsFhsVjslls1nr61bjS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2m7XKSVkk4K&#10;SxILpPM5pNZtN5xOZ1O55PZ9P6BQaFQ6JRaNR4M8Xy92I423BXIYURSJyHE+eJfMapW65Xa9X7BY&#10;bFY7JZbNZ6+tW40q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pu1yklZJOCksSC6TzOaTWbTecTmdTueT2fT+gUGhUOiUWjUeDPF8v&#10;diONtwVyGFEUichxPniXzGqVuuV2vV+wWGxWOyWWzWevrVuNK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abtcpJWSTgpLEguk8zmk&#10;1m03nE5nU7nk9n0/oFBoVDolFo1HgzxfL3YjjbcFchhRFInIcT54l8xqlbrldr1fsFhsVjslls1n&#10;r61bjS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2m7XKSVkk4KSxILpPM5pNZtN5xOZ1O55PZ9P6BQaFQ6JRaNR4M8Xy92I423BXIY&#10;URSJyHE+eJfMapW65Xa9X7BYbFY7JZbNZ6+tW40q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pu1yklZJOCksSC6TzOaTWbTecTmdT&#10;ueT2fT+gUGhUOiUWjUeDPF8vdiONtwVyGFEUichxPniXzGqVuuV2vV+wWGxWOyWWzWevrVuNK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abtcpJWSTgpLEguk8zmk1m03nE5nU7nk9n0/oFBoVDolFo1HgzxfL3YjjbcFchhRFInIcT54&#10;l8xqlbrldr1fsFhsVjslls1nr61bjS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2m7XKSVkk4KSxILpPM5pNZtN5xOZ1O55PZ9P6BQ&#10;aFQ6JRaNR4M8Xy92I423BXIYURSJyHE+eJfMapW65Xa9X7BYbFY7JZbNZ6+tW40q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pu1yk&#10;lZJOCksSC6TzOaTWbTecTmdTueT2fT+gUGhUOiUWjUeDPF8vdiONtwVyGFEUichxPniXzGqVuuV2&#10;vV+wWGxWOyWWzWevrVuNK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abtcpJWSTgpLEguk8zmk1m03nE5nU7nk9n0/oFBoVDolFo1H&#10;gzxfL3YjjbcFchhRFInIcT54l8xqlbrldr1fsFhsVjslls1nr61bjS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2m7XKSVkk4KSxIL&#10;pPM5pNZtN5xOZ1O55PZ9P6BQaFQ6JRaNR4M8Xy92I423BXIYURSJyHE+eJfMapW65Xa9X7BYbFY7&#10;JZbNZ6+tW40q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pu1yklZJOCksSC6TzOaTWbTecTmdTueT2fT+gUGhUOiUWjUeDPF8vdiON&#10;twVyGFEUichxPniXzGqVuuV2vV+wWGxWOyWWzWevrVuNK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&#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BfAQAAsgEAAM0BAADuAQAADAIAAAUCAAA/AgAA8wEAABkCAADvAQAAvAEAAMIBAADhAQAA+wEA&#10;ABYCAAA2AgAAwgEAAM0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&#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">
                  <v:imagedata r:id="rId42" o:title="" cropleft="2384f" cropright="10997f"/>
                  <v:path arrowok="t"/>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">
                  <v:imagedata r:id="rId43" o:title="" cropright="12352f"/>
                  <v:path arrowok="t"/>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">
                        <v:imagedata r:id="rId44" o:title="A graph of a graph&#10;&#10;Description automatically generated with medium confidence" croptop="24555f" cropbottom="30987f" cropleft="54359f" cropright="1013f"/>
                        <v:path arrowok="t"/>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">
                        <v:imagedata r:id="rId45" o:title="" croptop="25233f" cropbottom="30651f" cropleft="55122f" cropright="1016f"/>
                        <v:path arrowok="t"/>
                      </v:shape>
                    </v:group>
                    <v:shapetype id="_x0000_t202" coordsize="21600,21600" o:spt="202" path="m,l,21600r21600,l21600,xe">
                      <v:stroke joinstyle="miter"/>
                      <v:path gradientshapeok="t" o:connecttype="rect"/>
                    </v:shapetype>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w:t>
      </w:r>
      <w:r w:rsidR="007079B4">
        <w:rPr>
          <w:szCs w:val="24"/>
        </w:rPr>
        <w:lastRenderedPageBreak/>
        <w:t xml:space="preserve">using </w:t>
      </w:r>
      <w:r w:rsidR="007079B4" w:rsidRPr="007079B4">
        <w:rPr>
          <w:szCs w:val="24"/>
        </w:rPr>
        <w:t>reappraisal</w:t>
      </w:r>
      <w:r w:rsidR="007079B4">
        <w:rPr>
          <w:szCs w:val="24"/>
        </w:rPr>
        <w:t xml:space="preserve"> (59.8%) slightly 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597</w:t>
      </w:r>
      <w:r w:rsidR="005229B3">
        <w:rPr>
          <w:szCs w:val="24"/>
        </w:rPr>
        <w:t>)=</w:t>
      </w:r>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cstate="print">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">
                    <v:imagedata r:id="rId48" o:title="" cropright="16779f"/>
                    <v:path arrowok="t"/>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">
                  <v:imagedata r:id="rId49" o:title="A diagram of different types of lines&#10;&#10;Description automatically generated with medium confidence" croptop="24423f" cropbottom="28899f" cropleft="49018f" cropright="916f"/>
                  <v:path arrowok="t"/>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r w:rsidR="005C74A1">
        <w:rPr>
          <w:bCs/>
          <w:i/>
          <w:iCs/>
          <w:szCs w:val="24"/>
        </w:rPr>
        <w:t>F</w:t>
      </w:r>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r w:rsidR="005C74A1">
        <w:rPr>
          <w:bCs/>
          <w:i/>
          <w:iCs/>
          <w:szCs w:val="24"/>
        </w:rPr>
        <w:t>F</w:t>
      </w:r>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cstate="print">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actually had.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SmVSuWS2XS+YTGZTOaTWbTec&#10;TmdTueT2fT+gUGhUOiUWjUekUmlUumU2nU+oVGpVOqVWrVesVmtVuuV2gQJ/16xWOyWWzWe0Wm1W&#10;u2W23W+4XG5XO6XW7Xe8Xm9Xu+X2/X/AYHBYPCYXDTOAgI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8RicVi8Zjcdj8hkclk8plctl8xV&#10;oCC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jkdj0fkEhkUjkklk0nlEplUrlktl0vmExmUzmk1m03nE5nU7nk9n0/oFBo&#10;VDolFo1HpFJpULgT/pdPqFRqVTqlVq1XrFZrVbrldr1fsFhsVjslls1ntFptVrh1NtlvuFxuVzul&#10;1u13vF5vV7vl9v1/wGBwWDwkRt2FxGJxWLxmNx2PyGRyWTymVy2XzGZpMB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WAA4uChbHOnIYnJZPKZXLZfMZnNZvOZ3PZ/QXe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">
                    <v:imagedata r:id="rId54" o:title="A graph of a graph with red and blue points&#10;&#10;Description automatically generated with medium confidence" croptop="3363f" cropbottom="2836f" cropleft="52395f"/>
                    <v:path arrowok="t"/>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">
                      <v:imagedata r:id="rId55" o:title="" croptop="3704f" cropbottom="2495f" cropleft="3072f" cropright="42410f"/>
                      <v:path arrowok="t"/>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">
                            <v:imagedata r:id="rId56" o:title="A graph with red and blue points&#10;&#10;Description automatically generated" cropright="61525f"/>
                            <v:path arrowok="t"/>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actually had.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">
                  <v:imagedata r:id="rId57" o:title="A diagram of different types of lines&#10;&#10;Description automatically generated with medium confidence" croptop="24423f" cropbottom="28899f" cropleft="49018f" cropright="916f"/>
                  <v:path arrowok="t"/>
                </v:shape>
                <w10:wrap type="square"/>
              </v:group>
            </w:pict>
          </mc:Fallback>
        </mc:AlternateContent>
      </w:r>
      <w:r w:rsidR="000C5A68">
        <w:rPr>
          <w:bCs/>
          <w:i/>
          <w:iCs/>
          <w:szCs w:val="24"/>
        </w:rPr>
        <w:t>t</w:t>
      </w:r>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r w:rsidR="00D9730E">
        <w:rPr>
          <w:bCs/>
          <w:i/>
          <w:iCs/>
          <w:szCs w:val="24"/>
        </w:rPr>
        <w:t>t</w:t>
      </w:r>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mispredict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12" w:name="_Hlk120030645"/>
    </w:p>
    <w:p w14:paraId="19A92E23" w14:textId="335F5238"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participants actually experienced</w:t>
      </w:r>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7B2779">
        <w:rPr>
          <w:szCs w:val="24"/>
        </w:rPr>
        <w:t>complex, 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6529E84A"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BC7F6A">
        <w:rPr>
          <w:szCs w:val="24"/>
        </w:rPr>
        <w:instrText xml:space="preserve"> ADDIN ZOTERO_ITEM CSL_CITATION {"citationID":"wsdmws7V","properties":{"formattedCitation":"(Suri et al., 2018; Young &amp; Suri, 2020)","plainCitation":"(Suri et al., 2018; Young &amp; Suri, 2020)","noteIndex":0},"citationItems":[{"id":2127,"uris":["http://zotero.org/users/6239255/items/HJB57SEU"],"itemData":{"id":2127,"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376EE0">
        <w:rPr>
          <w:szCs w:val="24"/>
        </w:rPr>
        <w:instrText xml:space="preserve"> ADDIN ZOTERO_ITEM CSL_CITATION {"citationID":"i4p7EEI8","properties":{"formattedCitation":"(Etkin et al., 2015)","plainCitation":"(Etkin et al., 2015)","noteIndex":0},"citationItems":[{"id":727,"uris":["http://zotero.org/users/6239255/items/6MPLBPY5"],"itemData":{"id":727,"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BC7F6A">
        <w:rPr>
          <w:szCs w:val="24"/>
        </w:rPr>
        <w:instrText xml:space="preserve"> ADDIN ZOTERO_ITEM CSL_CITATION {"citationID":"QzrtSgsy","properties":{"formattedCitation":"(Uusberg et al., 2019)","plainCitation":"(Uusberg et al., 2019)","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596A66E7"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376EE0">
        <w:rPr>
          <w:szCs w:val="24"/>
        </w:rPr>
        <w:instrText xml:space="preserve"> ADDIN ZOTERO_ITEM CSL_CITATION {"citationID":"qHF1Xetf","properties":{"formattedCitation":"(Bramson et al., 2023)","plainCitation":"(Bramson et al., 2023)","noteIndex":0},"citationItems":[{"id":11,"uris":["http://zotero.org/users/6239255/items/ZTSPGSIM"],"itemData":{"id":11,"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6660F3" w:rsidRPr="004C0A01">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376EE0">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6,"uris":["http://zotero.org/users/6239255/items/SPAY8WIT"],"itemData":{"id":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632,"uris":["http://zotero.org/users/6239255/items/BIZ5A6BW"],"itemData":{"id":632,"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6660F3" w:rsidRPr="006660F3">
        <w:rPr>
          <w:szCs w:val="24"/>
        </w:rPr>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376EE0">
        <w:rPr>
          <w:szCs w:val="24"/>
        </w:rPr>
        <w:instrText xml:space="preserve"> ADDIN ZOTERO_ITEM CSL_CITATION {"citationID":"IIsuZviF","properties":{"formattedCitation":"(Ridderinkhof, 2017)","plainCitation":"(Ridderinkhof, 2017)","noteIndex":0},"citationItems":[{"id":9,"uris":["http://zotero.org/users/6239255/items/DLDV98MA"],"itemData":{"id":9,"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52343D" w:rsidRPr="0052343D">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w:t>
      </w:r>
      <w:r w:rsidR="004C0A01">
        <w:rPr>
          <w:szCs w:val="24"/>
        </w:rPr>
        <w:lastRenderedPageBreak/>
        <w:t>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emotionally-evocati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0FBFB912"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BC7F6A">
        <w:rPr>
          <w:szCs w:val="24"/>
        </w:rPr>
        <w:instrText xml:space="preserve"> ADDIN ZOTERO_ITEM CSL_CITATION {"citationID":"wRPldGvD","properties":{"formattedCitation":"(Loewenstein, 1996)","plainCitation":"(Loewenstein, 1996)","noteIndex":0},"citationItems":[{"id":2481,"uris":["http://zotero.org/users/6239255/items/5ZY4QDPT"],"itemData":{"id":2481,"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376EE0">
        <w:rPr>
          <w:szCs w:val="24"/>
        </w:rPr>
        <w:instrText xml:space="preserve"> ADDIN ZOTERO_ITEM CSL_CITATION {"citationID":"lOwqpP9j","properties":{"formattedCitation":"(Sayette et al., 2008; Van Boven &amp; Loewenstein, 2003)","plainCitation":"(Sayette et al., 2008; Van Boven &amp; Loewenstein, 2003)","noteIndex":0},"citationItems":[{"id":2043,"uris":["http://zotero.org/users/6239255/items/L5DVCVBD"],"itemData":{"id":2043,"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482,"uris":["http://zotero.org/users/6239255/items/WV76XXQ2"],"itemData":{"id":148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376EE0">
        <w:rPr>
          <w:szCs w:val="24"/>
        </w:rPr>
        <w:instrText xml:space="preserve"> ADDIN ZOTERO_ITEM CSL_CITATION {"citationID":"rGEXU2eF","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376EE0">
        <w:rPr>
          <w:szCs w:val="24"/>
        </w:rPr>
        <w:instrText xml:space="preserve"> ADDIN ZOTERO_ITEM CSL_CITATION {"citationID":"p7SIfO5i","properties":{"formattedCitation":"(FeldmanHall et al., 2012)","plainCitation":"(FeldmanHall et al., 2012)","noteIndex":0},"citationItems":[{"id":1897,"uris":["http://zotero.org/users/6239255/items/9L5RXCV5"],"itemData":{"id":1897,"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376EE0">
        <w:rPr>
          <w:szCs w:val="24"/>
        </w:rPr>
        <w:instrText xml:space="preserve"> ADDIN ZOTERO_ITEM CSL_CITATION {"citationID":"oyV779D4","properties":{"formattedCitation":"(Wennerhold &amp; Friese, 2020)","plainCitation":"(Wennerhold &amp; Friese, 2020)","noteIndex":0},"citationItems":[{"id":3,"uris":["http://zotero.org/users/6239255/items/56XXYP74"],"itemData":{"id":3,"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15712" w:rsidRPr="00015712">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376EE0">
        <w:rPr>
          <w:szCs w:val="24"/>
        </w:rPr>
        <w:instrText xml:space="preserve"> ADDIN ZOTERO_ITEM CSL_CITATION {"citationID":"SpYrSwCB","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15712" w:rsidRPr="00015712">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376EE0">
        <w:rPr>
          <w:szCs w:val="24"/>
        </w:rPr>
        <w:instrText xml:space="preserve"> ADDIN ZOTERO_ITEM CSL_CITATION {"citationID":"Co8rn84t","properties":{"formattedCitation":"(Grund &amp; Carstens, 2019)","plainCitation":"(Grund &amp; Carstens, 2019)","noteIndex":0},"citationItems":[{"id":4,"uris":["http://zotero.org/users/6239255/items/5TZLJG63"],"itemData":{"id":4,"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DA5A6D" w:rsidRPr="00DA5A6D">
        <w:t>(Grund &amp; Carstens, 2019)</w:t>
      </w:r>
      <w:r w:rsidR="00DA5A6D">
        <w:rPr>
          <w:szCs w:val="24"/>
        </w:rPr>
        <w:fldChar w:fldCharType="end"/>
      </w:r>
      <w:r w:rsidR="00DA5A6D">
        <w:rPr>
          <w:szCs w:val="24"/>
        </w:rPr>
        <w:t xml:space="preserve">. </w:t>
      </w:r>
    </w:p>
    <w:p w14:paraId="2EFB9A53" w14:textId="170DE7E1"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w:t>
      </w:r>
      <w:r w:rsidR="00034D34">
        <w:rPr>
          <w:szCs w:val="24"/>
        </w:rPr>
        <w:lastRenderedPageBreak/>
        <w:t xml:space="preserve">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0D4176">
        <w:rPr>
          <w:szCs w:val="24"/>
        </w:rPr>
        <w:instrText xml:space="preserve"> ADDIN ZOTERO_ITEM CSL_CITATION {"citationID":"CrEJNpg8","properties":{"formattedCitation":"(Clasen et al., 2019; Tashjian et al., 2022)","plainCitation":"(Clasen et al., 2019;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D4176" w:rsidRPr="000D4176">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 the self-report data that we did collect was captured post-exposure, not during exposure.</w:t>
      </w:r>
      <w:r w:rsidR="00034D34">
        <w:rPr>
          <w:szCs w:val="24"/>
        </w:rPr>
        <w:t xml:space="preserve"> </w:t>
      </w:r>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245CC6">
        <w:rPr>
          <w:szCs w:val="24"/>
        </w:rPr>
        <w:t>Studie</w:t>
      </w:r>
      <w:r w:rsidR="007B2779">
        <w:rPr>
          <w:szCs w:val="24"/>
        </w:rPr>
        <w:t>s 2 and 3 were also conducted entirely online. Though means of standardizing the experience were attempted, we 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used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w:t>
      </w:r>
      <w:r>
        <w:rPr>
          <w:szCs w:val="24"/>
        </w:rPr>
        <w:lastRenderedPageBreak/>
        <w:t xml:space="preserve">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think they would regulate. Regardless, this inconsistency may have introduced confusion into participant forecasting and the extent to which this may have had impacts upon the outcome of Study 3 is unknown. </w:t>
      </w:r>
    </w:p>
    <w:p w14:paraId="00A6FD1A" w14:textId="3AAC8FC2"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BC7F6A">
        <w:rPr>
          <w:szCs w:val="24"/>
        </w:rPr>
        <w:instrText xml:space="preserve"> ADDIN ZOTERO_ITEM CSL_CITATION {"citationID":"ZHOETgDB","properties":{"formattedCitation":"(Uusberg et al., 2019; Webb et al., 2012)","plainCitation":"(Uusberg et al., 2019; Webb et al., 2012)","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2E16D334"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xml:space="preserve">, the group </w:t>
      </w:r>
      <w:r w:rsidR="00A45523">
        <w:rPr>
          <w:szCs w:val="24"/>
        </w:rPr>
        <w:lastRenderedPageBreak/>
        <w:t>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376EE0">
        <w:rPr>
          <w:szCs w:val="24"/>
        </w:rPr>
        <w:instrText xml:space="preserve"> ADDIN ZOTERO_ITEM CSL_CITATION {"citationID":"MFkSj63U","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ecologically-valid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w:t>
      </w:r>
      <w:r w:rsidR="005622A0">
        <w:rPr>
          <w:szCs w:val="24"/>
        </w:rPr>
        <w:lastRenderedPageBreak/>
        <w:t xml:space="preserve">the importance of extending what we know about regulation in relatively mundane, controlled situations to those crowded, loud, and perhaps uncontrollable contexts in which emotion regulation success could be of dire consequence. </w:t>
      </w:r>
    </w:p>
    <w:bookmarkEnd w:id="2"/>
    <w:bookmarkEnd w:id="5"/>
    <w:bookmarkEnd w:id="12"/>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0F61C00B"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045F38A6" w:rsidR="00BE19D6" w:rsidRDefault="00BE19D6" w:rsidP="00BE73D6">
      <w:pPr>
        <w:spacing w:after="0" w:line="480" w:lineRule="auto"/>
        <w:ind w:left="0" w:firstLine="0"/>
        <w:jc w:val="left"/>
        <w:rPr>
          <w:szCs w:val="24"/>
        </w:rPr>
      </w:pPr>
      <w:r>
        <w:rPr>
          <w:szCs w:val="24"/>
        </w:rPr>
        <w:t>Earlier versions of this manuscript have been available on PsyArxiv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was published using physiological and emotion data from the preliminary study.</w:t>
      </w:r>
      <w:r w:rsidR="00512CCD">
        <w:rPr>
          <w:szCs w:val="24"/>
        </w:rPr>
        <w:t xml:space="preserve"> Cliver et al., </w:t>
      </w:r>
      <w:r w:rsidR="00672923">
        <w:rPr>
          <w:szCs w:val="24"/>
        </w:rPr>
        <w:t>In Press</w:t>
      </w:r>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w:t>
      </w:r>
      <w:r w:rsidR="00B720B2" w:rsidRPr="008C7178">
        <w:rPr>
          <w:szCs w:val="24"/>
        </w:rPr>
        <w:lastRenderedPageBreak/>
        <w:t>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powerpoints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r w:rsidRPr="00BE73D6">
        <w:rPr>
          <w:b/>
          <w:bCs/>
          <w:szCs w:val="24"/>
        </w:rPr>
        <w:t>C</w:t>
      </w:r>
      <w:r w:rsidR="00861E10" w:rsidRPr="00BE73D6">
        <w:rPr>
          <w:b/>
          <w:bCs/>
          <w:szCs w:val="24"/>
        </w:rPr>
        <w:t>r</w:t>
      </w:r>
      <w:r w:rsidRPr="00BE73D6">
        <w:rPr>
          <w:b/>
          <w:bCs/>
          <w:szCs w:val="24"/>
        </w:rPr>
        <w:t>edi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025EDB2D" w14:textId="77777777" w:rsidR="000D4176" w:rsidRDefault="00054CD8" w:rsidP="000D4176">
      <w:pPr>
        <w:pStyle w:val="Bibliography"/>
      </w:pPr>
      <w:r>
        <w:fldChar w:fldCharType="begin"/>
      </w:r>
      <w:r w:rsidR="000D4176">
        <w:instrText xml:space="preserve"> ADDIN ZOTERO_BIBL {"uncited":[],"omitted":[],"custom":[]} CSL_BIBLIOGRAPHY </w:instrText>
      </w:r>
      <w:r>
        <w:fldChar w:fldCharType="separate"/>
      </w:r>
      <w:r w:rsidR="000D4176">
        <w:t xml:space="preserve">Aldao, A. (2013). The Future of Emotion Regulation Research: Capturing Context. </w:t>
      </w:r>
      <w:r w:rsidR="000D4176">
        <w:rPr>
          <w:i/>
          <w:iCs/>
        </w:rPr>
        <w:t>Perspectives on Psychological Science</w:t>
      </w:r>
      <w:r w:rsidR="000D4176">
        <w:t xml:space="preserve">, </w:t>
      </w:r>
      <w:r w:rsidR="000D4176">
        <w:rPr>
          <w:i/>
          <w:iCs/>
        </w:rPr>
        <w:t>8</w:t>
      </w:r>
      <w:r w:rsidR="000D4176">
        <w:t>(2), 155–172. https://doi.org/10.1177/1745691612459518</w:t>
      </w:r>
    </w:p>
    <w:p w14:paraId="0C0AFFDA" w14:textId="77777777" w:rsidR="000D4176" w:rsidRDefault="000D4176" w:rsidP="000D4176">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1D061203" w14:textId="77777777" w:rsidR="000D4176" w:rsidRDefault="000D4176" w:rsidP="000D4176">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0CEDAFF6" w14:textId="77777777" w:rsidR="000D4176" w:rsidRDefault="000D4176" w:rsidP="000D4176">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15842169" w14:textId="77777777" w:rsidR="000D4176" w:rsidRDefault="000D4176" w:rsidP="000D4176">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09027B59" w14:textId="77777777" w:rsidR="000D4176" w:rsidRDefault="000D4176" w:rsidP="000D4176">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3F42B805" w14:textId="77777777" w:rsidR="000D4176" w:rsidRDefault="000D4176" w:rsidP="000D4176">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7D9A803A" w14:textId="77777777" w:rsidR="000D4176" w:rsidRDefault="000D4176" w:rsidP="000D4176">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2B362283" w14:textId="77777777" w:rsidR="000D4176" w:rsidRDefault="000D4176" w:rsidP="000D4176">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56D6D5BA" w14:textId="77777777" w:rsidR="000D4176" w:rsidRDefault="000D4176" w:rsidP="000D4176">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0AD22E1E" w14:textId="77777777" w:rsidR="000D4176" w:rsidRDefault="000D4176" w:rsidP="000D4176">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3C3FFDCE" w14:textId="77777777" w:rsidR="000D4176" w:rsidRDefault="000D4176" w:rsidP="000D4176">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7DF8978E" w14:textId="77777777" w:rsidR="000D4176" w:rsidRDefault="000D4176" w:rsidP="000D4176">
      <w:pPr>
        <w:pStyle w:val="Bibliography"/>
      </w:pPr>
      <w:r>
        <w:t xml:space="preserve">Clasen, M., Andersen, M., &amp; Schjoedt, U. (2019). Adrenaline junkies and white-knucklers_ A quantitative study of fear management in haunted house visitors. </w:t>
      </w:r>
      <w:r>
        <w:rPr>
          <w:i/>
          <w:iCs/>
        </w:rPr>
        <w:t>Poetics</w:t>
      </w:r>
      <w:r>
        <w:t xml:space="preserve">, </w:t>
      </w:r>
      <w:r>
        <w:rPr>
          <w:i/>
          <w:iCs/>
        </w:rPr>
        <w:t>73</w:t>
      </w:r>
      <w:r>
        <w:t>, 61–71. https://doi.org/10.1016/j.poetic.2019.01.002</w:t>
      </w:r>
    </w:p>
    <w:p w14:paraId="44DB2CFB" w14:textId="77777777" w:rsidR="000D4176" w:rsidRDefault="000D4176" w:rsidP="000D4176">
      <w:pPr>
        <w:pStyle w:val="Bibliography"/>
      </w:pPr>
      <w:r>
        <w:t xml:space="preserve">Cliver, K. G., Gregory, D. F., Martinez, S. A., Mitchell, W. J., Stasiak, J., Reisman, S., Helion, C., &amp; Murty, V. P. (In Press). Temporal memory for threatening events encoded in a haunted house. </w:t>
      </w:r>
      <w:r>
        <w:rPr>
          <w:i/>
          <w:iCs/>
        </w:rPr>
        <w:t>Cognition &amp; Emotion</w:t>
      </w:r>
      <w:r>
        <w:t>.</w:t>
      </w:r>
    </w:p>
    <w:p w14:paraId="27595F8B" w14:textId="77777777" w:rsidR="000D4176" w:rsidRDefault="000D4176" w:rsidP="000D4176">
      <w:pPr>
        <w:pStyle w:val="Bibliography"/>
      </w:pPr>
      <w:r>
        <w:lastRenderedPageBreak/>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2AB3207A" w14:textId="77777777" w:rsidR="000D4176" w:rsidRDefault="000D4176" w:rsidP="000D4176">
      <w:pPr>
        <w:pStyle w:val="Bibliography"/>
      </w:pPr>
      <w:r>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34F1BF03" w14:textId="77777777" w:rsidR="000D4176" w:rsidRDefault="000D4176" w:rsidP="000D4176">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3939B600" w14:textId="77777777" w:rsidR="000D4176" w:rsidRDefault="000D4176" w:rsidP="000D4176">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7607E4A8" w14:textId="77777777" w:rsidR="000D4176" w:rsidRDefault="000D4176" w:rsidP="000D4176">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27DBE5E3" w14:textId="77777777" w:rsidR="000D4176" w:rsidRDefault="000D4176" w:rsidP="000D4176">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3A0EFBD3" w14:textId="77777777" w:rsidR="000D4176" w:rsidRDefault="000D4176" w:rsidP="000D4176">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6BDF96A1" w14:textId="77777777" w:rsidR="000D4176" w:rsidRDefault="000D4176" w:rsidP="000D4176">
      <w:pPr>
        <w:pStyle w:val="Bibliography"/>
      </w:pPr>
      <w:r>
        <w:lastRenderedPageBreak/>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7BA29B8A" w14:textId="77777777" w:rsidR="000D4176" w:rsidRDefault="000D4176" w:rsidP="000D4176">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2836037B" w14:textId="77777777" w:rsidR="000D4176" w:rsidRDefault="000D4176" w:rsidP="000D4176">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3B305363" w14:textId="77777777" w:rsidR="000D4176" w:rsidRDefault="000D4176" w:rsidP="000D4176">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47FBBE4D" w14:textId="77777777" w:rsidR="000D4176" w:rsidRDefault="000D4176" w:rsidP="000D4176">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1FC078CD" w14:textId="77777777" w:rsidR="000D4176" w:rsidRDefault="000D4176" w:rsidP="000D4176">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35E7085F" w14:textId="77777777" w:rsidR="000D4176" w:rsidRDefault="000D4176" w:rsidP="000D4176">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7B38EB51" w14:textId="77777777" w:rsidR="000D4176" w:rsidRDefault="000D4176" w:rsidP="000D4176">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51A87537" w14:textId="77777777" w:rsidR="000D4176" w:rsidRDefault="000D4176" w:rsidP="000D4176">
      <w:pPr>
        <w:pStyle w:val="Bibliography"/>
      </w:pPr>
      <w:r>
        <w:lastRenderedPageBreak/>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46A5A34F" w14:textId="77777777" w:rsidR="000D4176" w:rsidRDefault="000D4176" w:rsidP="000D4176">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5B76EFDB" w14:textId="77777777" w:rsidR="000D4176" w:rsidRDefault="000D4176" w:rsidP="000D4176">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7CDC7C72" w14:textId="77777777" w:rsidR="000D4176" w:rsidRDefault="000D4176" w:rsidP="000D4176">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319F2417" w14:textId="77777777" w:rsidR="000D4176" w:rsidRDefault="000D4176" w:rsidP="000D4176">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413857CE" w14:textId="77777777" w:rsidR="000D4176" w:rsidRDefault="000D4176" w:rsidP="000D4176">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298D3E52" w14:textId="77777777" w:rsidR="000D4176" w:rsidRDefault="000D4176" w:rsidP="000D4176">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2A9CAA61" w14:textId="77777777" w:rsidR="000D4176" w:rsidRDefault="000D4176" w:rsidP="000D4176">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574115DE" w14:textId="77777777" w:rsidR="000D4176" w:rsidRDefault="000D4176" w:rsidP="000D4176">
      <w:pPr>
        <w:pStyle w:val="Bibliography"/>
      </w:pPr>
      <w:r>
        <w:lastRenderedPageBreak/>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6F0BC30" w14:textId="77777777" w:rsidR="000D4176" w:rsidRDefault="000D4176" w:rsidP="000D4176">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0C7075C7" w14:textId="77777777" w:rsidR="000D4176" w:rsidRDefault="000D4176" w:rsidP="000D4176">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5162FBFA" w14:textId="77777777" w:rsidR="000D4176" w:rsidRDefault="000D4176" w:rsidP="000D4176">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5D6997DC" w14:textId="77777777" w:rsidR="000D4176" w:rsidRDefault="000D4176" w:rsidP="000D4176">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36F3BE4C" w14:textId="77777777" w:rsidR="000D4176" w:rsidRDefault="000D4176" w:rsidP="000D4176">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3FD82840" w14:textId="77777777" w:rsidR="000D4176" w:rsidRDefault="000D4176" w:rsidP="000D4176">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628CF365" w14:textId="77777777" w:rsidR="000D4176" w:rsidRDefault="000D4176" w:rsidP="000D4176">
      <w:pPr>
        <w:pStyle w:val="Bibliography"/>
      </w:pPr>
      <w:r>
        <w:lastRenderedPageBreak/>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546242DB" w14:textId="77777777" w:rsidR="000D4176" w:rsidRDefault="000D4176" w:rsidP="000D4176">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58ABAB3E" w14:textId="77777777" w:rsidR="000D4176" w:rsidRDefault="000D4176" w:rsidP="000D4176">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4CD541A3" w14:textId="77777777" w:rsidR="000D4176" w:rsidRDefault="000D4176" w:rsidP="000D4176">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2C43FB6F" w14:textId="77777777" w:rsidR="000D4176" w:rsidRDefault="000D4176" w:rsidP="000D4176">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47119668" w14:textId="77777777" w:rsidR="000D4176" w:rsidRDefault="000D4176" w:rsidP="000D4176">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08C3FFC2" w14:textId="77777777" w:rsidR="000D4176" w:rsidRDefault="000D4176" w:rsidP="000D4176">
      <w:pPr>
        <w:pStyle w:val="Bibliography"/>
      </w:pPr>
      <w:r>
        <w:lastRenderedPageBreak/>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62375F23" w14:textId="77777777" w:rsidR="000D4176" w:rsidRDefault="000D4176" w:rsidP="000D4176">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01499B42" w14:textId="77777777" w:rsidR="000D4176" w:rsidRDefault="000D4176" w:rsidP="000D4176">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7FD5E8C6" w14:textId="77777777" w:rsidR="000D4176" w:rsidRDefault="000D4176" w:rsidP="000D4176">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4C4FDDCE" w14:textId="77777777" w:rsidR="000D4176" w:rsidRDefault="000D4176" w:rsidP="000D4176">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2EFD002E" w14:textId="77777777" w:rsidR="000D4176" w:rsidRDefault="000D4176" w:rsidP="000D4176">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3AFC9E1B" w14:textId="77777777" w:rsidR="000D4176" w:rsidRDefault="000D4176" w:rsidP="000D4176">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084A50E5" w14:textId="77777777" w:rsidR="000D4176" w:rsidRDefault="000D4176" w:rsidP="000D4176">
      <w:pPr>
        <w:pStyle w:val="Bibliography"/>
      </w:pPr>
      <w:r>
        <w:lastRenderedPageBreak/>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260E27ED" w14:textId="77777777" w:rsidR="000D4176" w:rsidRDefault="000D4176" w:rsidP="000D4176">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081E748F" w14:textId="77777777" w:rsidR="000D4176" w:rsidRDefault="000D4176" w:rsidP="000D4176">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136A540A" w14:textId="77777777" w:rsidR="000D4176" w:rsidRDefault="000D4176" w:rsidP="000D4176">
      <w:pPr>
        <w:pStyle w:val="Bibliography"/>
      </w:pPr>
      <w:r>
        <w:t xml:space="preserve">Sheppes,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7126BF0C" w14:textId="77777777" w:rsidR="000D4176" w:rsidRDefault="000D4176" w:rsidP="000D4176">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767C3122" w14:textId="77777777" w:rsidR="000D4176" w:rsidRDefault="000D4176" w:rsidP="000D4176">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1575D645" w14:textId="77777777" w:rsidR="000D4176" w:rsidRDefault="000D4176" w:rsidP="000D4176">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64A9E4B7" w14:textId="77777777" w:rsidR="000D4176" w:rsidRDefault="000D4176" w:rsidP="000D4176">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64B81D8A" w14:textId="77777777" w:rsidR="000D4176" w:rsidRDefault="000D4176" w:rsidP="000D4176">
      <w:pPr>
        <w:pStyle w:val="Bibliography"/>
      </w:pPr>
      <w:r>
        <w:lastRenderedPageBreak/>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065227E7" w14:textId="77777777" w:rsidR="000D4176" w:rsidRDefault="000D4176" w:rsidP="000D4176">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18D18A8F" w14:textId="77777777" w:rsidR="000D4176" w:rsidRDefault="000D4176" w:rsidP="000D4176">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39BD47EC" w14:textId="77777777" w:rsidR="000D4176" w:rsidRDefault="000D4176" w:rsidP="000D4176">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2D7CF683" w14:textId="77777777" w:rsidR="000D4176" w:rsidRDefault="000D4176" w:rsidP="000D4176">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2E09C7E6" w14:textId="77777777" w:rsidR="000D4176" w:rsidRDefault="000D4176" w:rsidP="000D4176">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484680E5" w14:textId="77777777" w:rsidR="000D4176" w:rsidRDefault="000D4176" w:rsidP="000D4176">
      <w:pPr>
        <w:pStyle w:val="Bibliography"/>
      </w:pPr>
      <w:r>
        <w:lastRenderedPageBreak/>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53CBAFD3" w14:textId="77777777" w:rsidR="000D4176" w:rsidRDefault="000D4176" w:rsidP="000D4176">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48251B4D" w14:textId="77777777" w:rsidR="000D4176" w:rsidRDefault="000D4176" w:rsidP="000D4176">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52953728" w14:textId="77777777" w:rsidR="000D4176" w:rsidRDefault="000D4176" w:rsidP="000D4176">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4171DFBC" w14:textId="77777777" w:rsidR="000D4176" w:rsidRDefault="000D4176" w:rsidP="000D4176">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48A0FFD8" w14:textId="77777777" w:rsidR="000D4176" w:rsidRDefault="000D4176" w:rsidP="000D4176">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6383E56C" w14:textId="77777777" w:rsidR="000D4176" w:rsidRDefault="000D4176" w:rsidP="000D4176">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560545E9" w14:textId="77777777" w:rsidR="000D4176" w:rsidRDefault="000D4176" w:rsidP="000D4176">
      <w:pPr>
        <w:pStyle w:val="Bibliography"/>
      </w:pPr>
      <w:r>
        <w:lastRenderedPageBreak/>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2357E825" w14:textId="77777777" w:rsidR="000D4176" w:rsidRDefault="000D4176" w:rsidP="000D4176">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7E718783" w14:textId="77777777" w:rsidR="000D4176" w:rsidRDefault="000D4176" w:rsidP="000D4176">
      <w:pPr>
        <w:pStyle w:val="Bibliography"/>
      </w:pPr>
      <w:r>
        <w:t xml:space="preserve">Zhang, Z., &amp; Mai, Y. (2019). </w:t>
      </w:r>
      <w:r>
        <w:rPr>
          <w:i/>
          <w:iCs/>
        </w:rPr>
        <w:t>WebPower: Basic and Advanced Statistical Power Analysis</w:t>
      </w:r>
      <w:r>
        <w:t xml:space="preserve"> (0.5) [R]. https://CRAN.R-project.org/package=WebPower</w:t>
      </w:r>
    </w:p>
    <w:p w14:paraId="1B96A437" w14:textId="201B49AA"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r w:rsidR="009B06C2">
        <w:rPr>
          <w:szCs w:val="24"/>
        </w:rPr>
        <w:t>–</w:t>
      </w:r>
      <w:r w:rsidRPr="008C7178">
        <w:rPr>
          <w:szCs w:val="24"/>
        </w:rPr>
        <w:t xml:space="preserve"> 34 yrs, </w:t>
      </w:r>
      <w:r w:rsidRPr="008C7178">
        <w:rPr>
          <w:i/>
          <w:szCs w:val="24"/>
        </w:rPr>
        <w:t>sd</w:t>
      </w:r>
      <w:r w:rsidR="00512CCD">
        <w:rPr>
          <w:i/>
          <w:szCs w:val="24"/>
        </w:rPr>
        <w:t xml:space="preserve"> </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r w:rsidRPr="000D7D4C">
        <w:rPr>
          <w:i/>
          <w:iCs/>
          <w:szCs w:val="24"/>
        </w:rPr>
        <w:t xml:space="preserve">sd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ebPower (Zhang, Z., &amp; Mai, Y., 2019) </w:t>
      </w:r>
      <w:r w:rsidR="009B06C2">
        <w:rPr>
          <w:szCs w:val="24"/>
        </w:rPr>
        <w:t>I</w:t>
      </w:r>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077BE316"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376EE0">
        <w:rPr>
          <w:szCs w:val="24"/>
          <w:lang w:val="en"/>
        </w:rPr>
        <w:instrText xml:space="preserve"> ADDIN ZOTERO_ITEM CSL_CITATION {"citationID":"qeNhfzJq","properties":{"formattedCitation":"(Stasiak et al., 2023)","plainCitation":"(Stasiak et al., 2023)","dontUpdate":true,"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Participants were then escorted by two research assistants to the remotely-located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sd</w:t>
      </w:r>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r w:rsidRPr="008C7178">
        <w:rPr>
          <w:i/>
          <w:szCs w:val="24"/>
        </w:rPr>
        <w:t>sd</w:t>
      </w:r>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sd</w:t>
      </w:r>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2A782FA7"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376EE0">
        <w:rPr>
          <w:szCs w:val="24"/>
        </w:rPr>
        <w:instrText xml:space="preserve"> ADDIN ZOTERO_ITEM CSL_CITATION {"citationID":"bsKT9j2w","properties":{"formattedCitation":"(Watson et al., 1988)","plainCitation":"(Watson et al., 1988)","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free-respons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13"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13"/>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525D9DA7"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376EE0">
        <w:rPr>
          <w:szCs w:val="24"/>
        </w:rPr>
        <w:instrText xml:space="preserve"> ADDIN ZOTERO_ITEM CSL_CITATION {"citationID":"BRcdUleD","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r w:rsidRPr="00804B41">
        <w:rPr>
          <w:szCs w:val="24"/>
        </w:rPr>
        <w:t>every on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all of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usage</w:t>
            </w:r>
            <w:r>
              <w:rPr>
                <w:rFonts w:ascii="Calibri" w:hAnsi="Calibri" w:cs="Calibri"/>
                <w:sz w:val="22"/>
              </w:rPr>
              <w:t>, but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3E36B2" w14:textId="77777777" w:rsidR="00283D2D" w:rsidRDefault="00283D2D">
      <w:pPr>
        <w:spacing w:after="0" w:line="240" w:lineRule="auto"/>
      </w:pPr>
      <w:r>
        <w:separator/>
      </w:r>
    </w:p>
  </w:endnote>
  <w:endnote w:type="continuationSeparator" w:id="0">
    <w:p w14:paraId="31FCB2B8" w14:textId="77777777" w:rsidR="00283D2D" w:rsidRDefault="00283D2D">
      <w:pPr>
        <w:spacing w:after="0" w:line="240" w:lineRule="auto"/>
      </w:pPr>
      <w:r>
        <w:continuationSeparator/>
      </w:r>
    </w:p>
  </w:endnote>
  <w:endnote w:type="continuationNotice" w:id="1">
    <w:p w14:paraId="16202435" w14:textId="77777777" w:rsidR="00283D2D" w:rsidRDefault="00283D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E08CAA" w14:textId="77777777" w:rsidR="00283D2D" w:rsidRDefault="00283D2D">
      <w:pPr>
        <w:spacing w:after="0" w:line="240" w:lineRule="auto"/>
      </w:pPr>
      <w:r>
        <w:separator/>
      </w:r>
    </w:p>
  </w:footnote>
  <w:footnote w:type="continuationSeparator" w:id="0">
    <w:p w14:paraId="7929137D" w14:textId="77777777" w:rsidR="00283D2D" w:rsidRDefault="00283D2D">
      <w:pPr>
        <w:spacing w:after="0" w:line="240" w:lineRule="auto"/>
      </w:pPr>
      <w:r>
        <w:continuationSeparator/>
      </w:r>
    </w:p>
  </w:footnote>
  <w:footnote w:type="continuationNotice" w:id="1">
    <w:p w14:paraId="4A612D7A" w14:textId="77777777" w:rsidR="00283D2D" w:rsidRDefault="00283D2D">
      <w:pPr>
        <w:spacing w:after="0" w:line="240" w:lineRule="auto"/>
      </w:pPr>
    </w:p>
  </w:footnote>
  <w:footnote w:id="2">
    <w:p w14:paraId="7662EB80" w14:textId="6871C387" w:rsidR="000E636F" w:rsidRDefault="000E636F">
      <w:pPr>
        <w:pStyle w:val="FootnoteText"/>
      </w:pPr>
      <w:r>
        <w:rPr>
          <w:rStyle w:val="FootnoteReference"/>
        </w:rPr>
        <w:footnoteRef/>
      </w:r>
      <w:r>
        <w:t xml:space="preserve"> </w:t>
      </w:r>
      <w:bookmarkStart w:id="11" w:name="_Hlk150804466"/>
      <w:r>
        <w:rPr>
          <w:szCs w:val="24"/>
        </w:rPr>
        <w:t>The haunted house has a limited seasonal run time, and we cannot experimentally manipulate the intensity of the events in the haunted house as it is run by a private company.</w:t>
      </w:r>
      <w:bookmarkEnd w:id="11"/>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abstractNumId w:val="0"/>
  </w:num>
  <w:num w:numId="2">
    <w:abstractNumId w:val="1"/>
  </w:num>
  <w:num w:numId="3">
    <w:abstractNumId w:val="5"/>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5004"/>
    <w:rsid w:val="000015C6"/>
    <w:rsid w:val="00001A61"/>
    <w:rsid w:val="00002F5B"/>
    <w:rsid w:val="0000303C"/>
    <w:rsid w:val="00007944"/>
    <w:rsid w:val="00015712"/>
    <w:rsid w:val="00021D66"/>
    <w:rsid w:val="00023609"/>
    <w:rsid w:val="00026B95"/>
    <w:rsid w:val="00031041"/>
    <w:rsid w:val="00034D34"/>
    <w:rsid w:val="00035A91"/>
    <w:rsid w:val="00036A30"/>
    <w:rsid w:val="000377EF"/>
    <w:rsid w:val="00040ACE"/>
    <w:rsid w:val="000446C3"/>
    <w:rsid w:val="00052A17"/>
    <w:rsid w:val="00054CD8"/>
    <w:rsid w:val="0005772E"/>
    <w:rsid w:val="00057DC8"/>
    <w:rsid w:val="00061A33"/>
    <w:rsid w:val="000645E9"/>
    <w:rsid w:val="00066452"/>
    <w:rsid w:val="00071B9D"/>
    <w:rsid w:val="00081E78"/>
    <w:rsid w:val="00083929"/>
    <w:rsid w:val="00083D59"/>
    <w:rsid w:val="0008546F"/>
    <w:rsid w:val="00093192"/>
    <w:rsid w:val="000960FE"/>
    <w:rsid w:val="000967D7"/>
    <w:rsid w:val="00097D65"/>
    <w:rsid w:val="000A4B63"/>
    <w:rsid w:val="000B0F41"/>
    <w:rsid w:val="000B1AF9"/>
    <w:rsid w:val="000B26B6"/>
    <w:rsid w:val="000B40E7"/>
    <w:rsid w:val="000B4EC5"/>
    <w:rsid w:val="000C5A68"/>
    <w:rsid w:val="000D28DC"/>
    <w:rsid w:val="000D4176"/>
    <w:rsid w:val="000D6E61"/>
    <w:rsid w:val="000D7D4C"/>
    <w:rsid w:val="000E0223"/>
    <w:rsid w:val="000E055A"/>
    <w:rsid w:val="000E25CD"/>
    <w:rsid w:val="000E636F"/>
    <w:rsid w:val="000F5805"/>
    <w:rsid w:val="001140BE"/>
    <w:rsid w:val="001143F1"/>
    <w:rsid w:val="001162B0"/>
    <w:rsid w:val="00116FA4"/>
    <w:rsid w:val="00117CAD"/>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A2CE8"/>
    <w:rsid w:val="001B6144"/>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305B"/>
    <w:rsid w:val="0023367E"/>
    <w:rsid w:val="00234192"/>
    <w:rsid w:val="00234839"/>
    <w:rsid w:val="00235C91"/>
    <w:rsid w:val="00242BB1"/>
    <w:rsid w:val="00242E45"/>
    <w:rsid w:val="0024375A"/>
    <w:rsid w:val="00245B8B"/>
    <w:rsid w:val="00245CC6"/>
    <w:rsid w:val="0024610B"/>
    <w:rsid w:val="00246C29"/>
    <w:rsid w:val="002511D0"/>
    <w:rsid w:val="00260459"/>
    <w:rsid w:val="00270B87"/>
    <w:rsid w:val="002809C2"/>
    <w:rsid w:val="0028246F"/>
    <w:rsid w:val="002838BF"/>
    <w:rsid w:val="00283D2D"/>
    <w:rsid w:val="00284B25"/>
    <w:rsid w:val="0029016E"/>
    <w:rsid w:val="002919B5"/>
    <w:rsid w:val="002A387B"/>
    <w:rsid w:val="002A6723"/>
    <w:rsid w:val="002B4BE0"/>
    <w:rsid w:val="002B63D1"/>
    <w:rsid w:val="002C08F5"/>
    <w:rsid w:val="002C591D"/>
    <w:rsid w:val="002C6443"/>
    <w:rsid w:val="002C65D6"/>
    <w:rsid w:val="002C6E4D"/>
    <w:rsid w:val="002D566C"/>
    <w:rsid w:val="002D5D85"/>
    <w:rsid w:val="002D61E5"/>
    <w:rsid w:val="002E518D"/>
    <w:rsid w:val="002E5FF1"/>
    <w:rsid w:val="002E666C"/>
    <w:rsid w:val="002E68CC"/>
    <w:rsid w:val="002F3862"/>
    <w:rsid w:val="002F3B4A"/>
    <w:rsid w:val="002F7E40"/>
    <w:rsid w:val="00301AAE"/>
    <w:rsid w:val="00304055"/>
    <w:rsid w:val="00304D13"/>
    <w:rsid w:val="00306036"/>
    <w:rsid w:val="0030710F"/>
    <w:rsid w:val="0030735C"/>
    <w:rsid w:val="00322180"/>
    <w:rsid w:val="00331554"/>
    <w:rsid w:val="00342888"/>
    <w:rsid w:val="00345FE2"/>
    <w:rsid w:val="00354B3D"/>
    <w:rsid w:val="00372E6A"/>
    <w:rsid w:val="00376EE0"/>
    <w:rsid w:val="003816C4"/>
    <w:rsid w:val="00382BA8"/>
    <w:rsid w:val="0038635A"/>
    <w:rsid w:val="0039054B"/>
    <w:rsid w:val="00392022"/>
    <w:rsid w:val="00393A28"/>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63F45"/>
    <w:rsid w:val="004649E5"/>
    <w:rsid w:val="00466715"/>
    <w:rsid w:val="00470219"/>
    <w:rsid w:val="0047236C"/>
    <w:rsid w:val="004737B7"/>
    <w:rsid w:val="004778EF"/>
    <w:rsid w:val="00477E20"/>
    <w:rsid w:val="004814F0"/>
    <w:rsid w:val="004830AC"/>
    <w:rsid w:val="00483FD5"/>
    <w:rsid w:val="004920A5"/>
    <w:rsid w:val="0049574A"/>
    <w:rsid w:val="00495A2C"/>
    <w:rsid w:val="00496DF7"/>
    <w:rsid w:val="004B0D7D"/>
    <w:rsid w:val="004B43D8"/>
    <w:rsid w:val="004B4A25"/>
    <w:rsid w:val="004C0A01"/>
    <w:rsid w:val="004C124C"/>
    <w:rsid w:val="004C1DD4"/>
    <w:rsid w:val="004C76AB"/>
    <w:rsid w:val="004D21C8"/>
    <w:rsid w:val="004D2275"/>
    <w:rsid w:val="004D26BF"/>
    <w:rsid w:val="004D4566"/>
    <w:rsid w:val="004D5A28"/>
    <w:rsid w:val="004E6FCA"/>
    <w:rsid w:val="004F2368"/>
    <w:rsid w:val="004F39AA"/>
    <w:rsid w:val="004F3F92"/>
    <w:rsid w:val="004F6F69"/>
    <w:rsid w:val="00500583"/>
    <w:rsid w:val="00512CCD"/>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58C9"/>
    <w:rsid w:val="0057586B"/>
    <w:rsid w:val="00576FE9"/>
    <w:rsid w:val="00577234"/>
    <w:rsid w:val="00577985"/>
    <w:rsid w:val="00582F95"/>
    <w:rsid w:val="0058454C"/>
    <w:rsid w:val="00593AB4"/>
    <w:rsid w:val="00595359"/>
    <w:rsid w:val="005A4E6A"/>
    <w:rsid w:val="005A644B"/>
    <w:rsid w:val="005A7E5D"/>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27DB3"/>
    <w:rsid w:val="00630691"/>
    <w:rsid w:val="00631690"/>
    <w:rsid w:val="00634C1C"/>
    <w:rsid w:val="0064197B"/>
    <w:rsid w:val="006421F6"/>
    <w:rsid w:val="00642A4D"/>
    <w:rsid w:val="00654027"/>
    <w:rsid w:val="00654CBF"/>
    <w:rsid w:val="006660F3"/>
    <w:rsid w:val="006725C8"/>
    <w:rsid w:val="00672923"/>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4590"/>
    <w:rsid w:val="006E3035"/>
    <w:rsid w:val="006E7CA6"/>
    <w:rsid w:val="006F2AF2"/>
    <w:rsid w:val="007053D8"/>
    <w:rsid w:val="007079B4"/>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D6EF7"/>
    <w:rsid w:val="007E3051"/>
    <w:rsid w:val="007E50F7"/>
    <w:rsid w:val="007F3650"/>
    <w:rsid w:val="007F6DF8"/>
    <w:rsid w:val="00801A78"/>
    <w:rsid w:val="008035C8"/>
    <w:rsid w:val="00804B41"/>
    <w:rsid w:val="008056D7"/>
    <w:rsid w:val="0080798B"/>
    <w:rsid w:val="008126E0"/>
    <w:rsid w:val="00813E83"/>
    <w:rsid w:val="0081446D"/>
    <w:rsid w:val="0082283A"/>
    <w:rsid w:val="00831A8A"/>
    <w:rsid w:val="00831F04"/>
    <w:rsid w:val="008333BD"/>
    <w:rsid w:val="00837CFE"/>
    <w:rsid w:val="00843757"/>
    <w:rsid w:val="00843ACF"/>
    <w:rsid w:val="00851625"/>
    <w:rsid w:val="00854F72"/>
    <w:rsid w:val="00856025"/>
    <w:rsid w:val="00856353"/>
    <w:rsid w:val="00857F3D"/>
    <w:rsid w:val="00861E10"/>
    <w:rsid w:val="00863B94"/>
    <w:rsid w:val="00863D2D"/>
    <w:rsid w:val="00874B89"/>
    <w:rsid w:val="00876B93"/>
    <w:rsid w:val="0087748B"/>
    <w:rsid w:val="00877709"/>
    <w:rsid w:val="00884EED"/>
    <w:rsid w:val="00887C44"/>
    <w:rsid w:val="008B62B0"/>
    <w:rsid w:val="008B658E"/>
    <w:rsid w:val="008B6873"/>
    <w:rsid w:val="008B7F27"/>
    <w:rsid w:val="008C33F4"/>
    <w:rsid w:val="008C5719"/>
    <w:rsid w:val="008C7178"/>
    <w:rsid w:val="008E1A03"/>
    <w:rsid w:val="008E45C3"/>
    <w:rsid w:val="008E58CC"/>
    <w:rsid w:val="008E6857"/>
    <w:rsid w:val="008F7E2F"/>
    <w:rsid w:val="00900CF5"/>
    <w:rsid w:val="00902E89"/>
    <w:rsid w:val="00907C52"/>
    <w:rsid w:val="00917702"/>
    <w:rsid w:val="00920CA2"/>
    <w:rsid w:val="00924270"/>
    <w:rsid w:val="00925D1D"/>
    <w:rsid w:val="00931006"/>
    <w:rsid w:val="00937D53"/>
    <w:rsid w:val="0094060F"/>
    <w:rsid w:val="0095019C"/>
    <w:rsid w:val="0095040B"/>
    <w:rsid w:val="00952E8D"/>
    <w:rsid w:val="00957D51"/>
    <w:rsid w:val="00963B42"/>
    <w:rsid w:val="00965A73"/>
    <w:rsid w:val="00967F10"/>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429D"/>
    <w:rsid w:val="009E1D91"/>
    <w:rsid w:val="009F00E2"/>
    <w:rsid w:val="009F52D2"/>
    <w:rsid w:val="009F61B1"/>
    <w:rsid w:val="00A0226B"/>
    <w:rsid w:val="00A05EDA"/>
    <w:rsid w:val="00A10180"/>
    <w:rsid w:val="00A10284"/>
    <w:rsid w:val="00A11BE7"/>
    <w:rsid w:val="00A145CB"/>
    <w:rsid w:val="00A20326"/>
    <w:rsid w:val="00A30203"/>
    <w:rsid w:val="00A30249"/>
    <w:rsid w:val="00A315ED"/>
    <w:rsid w:val="00A34DBB"/>
    <w:rsid w:val="00A368B5"/>
    <w:rsid w:val="00A36FC8"/>
    <w:rsid w:val="00A45523"/>
    <w:rsid w:val="00A5748C"/>
    <w:rsid w:val="00A62570"/>
    <w:rsid w:val="00A632A5"/>
    <w:rsid w:val="00A66903"/>
    <w:rsid w:val="00A70619"/>
    <w:rsid w:val="00A71B20"/>
    <w:rsid w:val="00A726A1"/>
    <w:rsid w:val="00A73457"/>
    <w:rsid w:val="00A81FD6"/>
    <w:rsid w:val="00A83A0D"/>
    <w:rsid w:val="00A9710E"/>
    <w:rsid w:val="00A97406"/>
    <w:rsid w:val="00AA1849"/>
    <w:rsid w:val="00AA18EC"/>
    <w:rsid w:val="00AA213B"/>
    <w:rsid w:val="00AA6164"/>
    <w:rsid w:val="00AA665A"/>
    <w:rsid w:val="00AA7A9A"/>
    <w:rsid w:val="00AB1536"/>
    <w:rsid w:val="00AD2081"/>
    <w:rsid w:val="00AE0811"/>
    <w:rsid w:val="00AE5781"/>
    <w:rsid w:val="00AE64F8"/>
    <w:rsid w:val="00AE7182"/>
    <w:rsid w:val="00AE7341"/>
    <w:rsid w:val="00AF35DC"/>
    <w:rsid w:val="00B06312"/>
    <w:rsid w:val="00B07DD0"/>
    <w:rsid w:val="00B142E7"/>
    <w:rsid w:val="00B17C41"/>
    <w:rsid w:val="00B22860"/>
    <w:rsid w:val="00B22AC1"/>
    <w:rsid w:val="00B24E27"/>
    <w:rsid w:val="00B251CC"/>
    <w:rsid w:val="00B33C41"/>
    <w:rsid w:val="00B40193"/>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7F6A"/>
    <w:rsid w:val="00BD0AE5"/>
    <w:rsid w:val="00BD792B"/>
    <w:rsid w:val="00BE19D6"/>
    <w:rsid w:val="00BE63C2"/>
    <w:rsid w:val="00BE73D6"/>
    <w:rsid w:val="00BE7B8B"/>
    <w:rsid w:val="00BF0B39"/>
    <w:rsid w:val="00BF7DA9"/>
    <w:rsid w:val="00C0787A"/>
    <w:rsid w:val="00C1208F"/>
    <w:rsid w:val="00C178FD"/>
    <w:rsid w:val="00C21314"/>
    <w:rsid w:val="00C21522"/>
    <w:rsid w:val="00C22311"/>
    <w:rsid w:val="00C240EC"/>
    <w:rsid w:val="00C25BA7"/>
    <w:rsid w:val="00C27098"/>
    <w:rsid w:val="00C378C1"/>
    <w:rsid w:val="00C40880"/>
    <w:rsid w:val="00C41AEA"/>
    <w:rsid w:val="00C42BA3"/>
    <w:rsid w:val="00C47DFF"/>
    <w:rsid w:val="00C5047E"/>
    <w:rsid w:val="00C52CA8"/>
    <w:rsid w:val="00C63675"/>
    <w:rsid w:val="00C6526E"/>
    <w:rsid w:val="00C67D89"/>
    <w:rsid w:val="00C70EEB"/>
    <w:rsid w:val="00C736BF"/>
    <w:rsid w:val="00C74FEB"/>
    <w:rsid w:val="00C87951"/>
    <w:rsid w:val="00CA33B1"/>
    <w:rsid w:val="00CA36BB"/>
    <w:rsid w:val="00CA5334"/>
    <w:rsid w:val="00CA7686"/>
    <w:rsid w:val="00CB34D6"/>
    <w:rsid w:val="00CB54A4"/>
    <w:rsid w:val="00CB6F14"/>
    <w:rsid w:val="00CB71A1"/>
    <w:rsid w:val="00CC03D6"/>
    <w:rsid w:val="00CC49B2"/>
    <w:rsid w:val="00CD160F"/>
    <w:rsid w:val="00CD37EA"/>
    <w:rsid w:val="00CD3860"/>
    <w:rsid w:val="00CD399D"/>
    <w:rsid w:val="00CD748D"/>
    <w:rsid w:val="00CE043F"/>
    <w:rsid w:val="00CE1DD0"/>
    <w:rsid w:val="00CE2307"/>
    <w:rsid w:val="00CE7A92"/>
    <w:rsid w:val="00CF68A1"/>
    <w:rsid w:val="00D02068"/>
    <w:rsid w:val="00D03243"/>
    <w:rsid w:val="00D04203"/>
    <w:rsid w:val="00D07F46"/>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1C13"/>
    <w:rsid w:val="00D729E1"/>
    <w:rsid w:val="00D7631C"/>
    <w:rsid w:val="00D80B3A"/>
    <w:rsid w:val="00D8224C"/>
    <w:rsid w:val="00D83AD8"/>
    <w:rsid w:val="00D84F4E"/>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969"/>
    <w:rsid w:val="00E1386C"/>
    <w:rsid w:val="00E163E0"/>
    <w:rsid w:val="00E17274"/>
    <w:rsid w:val="00E206EE"/>
    <w:rsid w:val="00E20BFE"/>
    <w:rsid w:val="00E21AFA"/>
    <w:rsid w:val="00E22D5D"/>
    <w:rsid w:val="00E26545"/>
    <w:rsid w:val="00E358A8"/>
    <w:rsid w:val="00E37E22"/>
    <w:rsid w:val="00E40F37"/>
    <w:rsid w:val="00E41BCD"/>
    <w:rsid w:val="00E42073"/>
    <w:rsid w:val="00E44513"/>
    <w:rsid w:val="00E46207"/>
    <w:rsid w:val="00E5044A"/>
    <w:rsid w:val="00E60680"/>
    <w:rsid w:val="00E60E73"/>
    <w:rsid w:val="00E63707"/>
    <w:rsid w:val="00E67FD8"/>
    <w:rsid w:val="00E75949"/>
    <w:rsid w:val="00E75D1C"/>
    <w:rsid w:val="00E82ED7"/>
    <w:rsid w:val="00E83BB7"/>
    <w:rsid w:val="00E90632"/>
    <w:rsid w:val="00E91FBC"/>
    <w:rsid w:val="00EA7D18"/>
    <w:rsid w:val="00EA7DB5"/>
    <w:rsid w:val="00EB0294"/>
    <w:rsid w:val="00EB2903"/>
    <w:rsid w:val="00EB36F4"/>
    <w:rsid w:val="00EB6DB3"/>
    <w:rsid w:val="00EB6E76"/>
    <w:rsid w:val="00EC0DF4"/>
    <w:rsid w:val="00EC2B97"/>
    <w:rsid w:val="00EC3FBC"/>
    <w:rsid w:val="00EC7C0D"/>
    <w:rsid w:val="00ED5394"/>
    <w:rsid w:val="00ED58A8"/>
    <w:rsid w:val="00EE0C3E"/>
    <w:rsid w:val="00EE5298"/>
    <w:rsid w:val="00EE6731"/>
    <w:rsid w:val="00EF043F"/>
    <w:rsid w:val="00EF55CB"/>
    <w:rsid w:val="00F01730"/>
    <w:rsid w:val="00F01C0B"/>
    <w:rsid w:val="00F04217"/>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A0C09"/>
    <w:rsid w:val="00FA4201"/>
    <w:rsid w:val="00FB31D7"/>
    <w:rsid w:val="00FB3B51"/>
    <w:rsid w:val="00FB50CA"/>
    <w:rsid w:val="00FB528A"/>
    <w:rsid w:val="00FC4DC1"/>
    <w:rsid w:val="00FC645E"/>
    <w:rsid w:val="00FC686E"/>
    <w:rsid w:val="00FD0285"/>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helen_schmidt@temple.edu" TargetMode="External"/><Relationship Id="rId18" Type="http://schemas.openxmlformats.org/officeDocument/2006/relationships/header" Target="header2.xml"/><Relationship Id="rId26" Type="http://schemas.openxmlformats.org/officeDocument/2006/relationships/image" Target="media/image5.tiff"/><Relationship Id="rId39" Type="http://schemas.openxmlformats.org/officeDocument/2006/relationships/image" Target="media/image11.tiff"/><Relationship Id="rId21" Type="http://schemas.openxmlformats.org/officeDocument/2006/relationships/image" Target="media/image2.png"/><Relationship Id="rId34" Type="http://schemas.openxmlformats.org/officeDocument/2006/relationships/hyperlink" Target="https://aspredicted.org/XXH_W1V" TargetMode="External"/><Relationship Id="rId42" Type="http://schemas.openxmlformats.org/officeDocument/2006/relationships/image" Target="media/image15.png"/><Relationship Id="rId47" Type="http://schemas.openxmlformats.org/officeDocument/2006/relationships/image" Target="media/image21.tiff"/><Relationship Id="rId50" Type="http://schemas.openxmlformats.org/officeDocument/2006/relationships/image" Target="media/image24.tiff"/><Relationship Id="rId55" Type="http://schemas.openxmlformats.org/officeDocument/2006/relationships/image" Target="media/image29.png"/><Relationship Id="rId63" Type="http://schemas.openxmlformats.org/officeDocument/2006/relationships/hyperlink" Target="https://aspredicted.org/XXH_W1V" TargetMode="External"/><Relationship Id="rId68" Type="http://schemas.openxmlformats.org/officeDocument/2006/relationships/header" Target="header5.xml"/><Relationship Id="rId7" Type="http://schemas.openxmlformats.org/officeDocument/2006/relationships/endnotes" Target="endnotes.xml"/><Relationship Id="rId71"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7.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8.tiff"/><Relationship Id="rId37" Type="http://schemas.openxmlformats.org/officeDocument/2006/relationships/hyperlink" Target="https://aspredicted.org/n3ne3.pdf" TargetMode="External"/><Relationship Id="rId40" Type="http://schemas.openxmlformats.org/officeDocument/2006/relationships/image" Target="media/image12.tiff"/><Relationship Id="rId45" Type="http://schemas.openxmlformats.org/officeDocument/2006/relationships/image" Target="media/image19.png"/><Relationship Id="rId53" Type="http://schemas.openxmlformats.org/officeDocument/2006/relationships/image" Target="media/image27.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6.tiff"/><Relationship Id="rId36" Type="http://schemas.openxmlformats.org/officeDocument/2006/relationships/image" Target="media/image16.png"/><Relationship Id="rId49" Type="http://schemas.openxmlformats.org/officeDocument/2006/relationships/image" Target="media/image23.png"/><Relationship Id="rId57" Type="http://schemas.openxmlformats.org/officeDocument/2006/relationships/image" Target="media/image31.png"/><Relationship Id="rId61" Type="http://schemas.openxmlformats.org/officeDocument/2006/relationships/hyperlink" Target="https://aspredicted.org/XXH" TargetMode="External"/><Relationship Id="rId10" Type="http://schemas.openxmlformats.org/officeDocument/2006/relationships/hyperlink" Target="mailto:katelyn.cliver@temple.edu" TargetMode="External"/><Relationship Id="rId19" Type="http://schemas.openxmlformats.org/officeDocument/2006/relationships/header" Target="header3.xml"/><Relationship Id="rId31" Type="http://schemas.openxmlformats.org/officeDocument/2006/relationships/image" Target="media/image12.png"/><Relationship Id="rId44" Type="http://schemas.openxmlformats.org/officeDocument/2006/relationships/image" Target="media/image18.png"/><Relationship Id="rId52" Type="http://schemas.openxmlformats.org/officeDocument/2006/relationships/image" Target="media/image26.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9.tiff"/><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25.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0.tiff"/><Relationship Id="rId46" Type="http://schemas.openxmlformats.org/officeDocument/2006/relationships/image" Target="media/image20.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13.tiff"/><Relationship Id="rId54" Type="http://schemas.openxmlformats.org/officeDocument/2006/relationships/image" Target="media/image28.png"/><Relationship Id="rId62" Type="http://schemas.openxmlformats.org/officeDocument/2006/relationships/hyperlink" Target="https://aspredicted.org/XXH_W1V" TargetMode="External"/><Relationship Id="rId7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5</Pages>
  <Words>53285</Words>
  <Characters>303729</Characters>
  <Application>Microsoft Office Word</Application>
  <DocSecurity>0</DocSecurity>
  <Lines>2531</Lines>
  <Paragraphs>712</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56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4</cp:revision>
  <cp:lastPrinted>2024-03-25T21:20:00Z</cp:lastPrinted>
  <dcterms:created xsi:type="dcterms:W3CDTF">2024-03-25T21:16:00Z</dcterms:created>
  <dcterms:modified xsi:type="dcterms:W3CDTF">2024-06-03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zsf2QEk"/&gt;&lt;style id="http://www.zotero.org/styles/apa" locale="en-US" hasBibliography="1" bibliographyStyleHasBeenSet="1"/&gt;&lt;prefs&gt;&lt;pref name="fieldType" value="Field"/&gt;&lt;/prefs&gt;&lt;/data&gt;</vt:lpwstr>
  </property>
</Properties>
</file>